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6F7E56" w14:textId="77777777" w:rsidR="0087434A" w:rsidRPr="0087434A" w:rsidRDefault="0087434A" w:rsidP="0087434A">
      <w:pPr>
        <w:jc w:val="center"/>
        <w:rPr>
          <w:rFonts w:cstheme="minorHAnsi"/>
          <w:b/>
        </w:rPr>
      </w:pPr>
      <w:bookmarkStart w:id="0" w:name="_GoBack"/>
      <w:bookmarkEnd w:id="0"/>
      <w:r w:rsidRPr="0087434A">
        <w:rPr>
          <w:rFonts w:cstheme="minorHAnsi"/>
          <w:b/>
        </w:rPr>
        <w:t>Number and Timing of Ambulatory Blood Pressure Monitoring Measurements</w:t>
      </w:r>
    </w:p>
    <w:p w14:paraId="554E80E8" w14:textId="77777777" w:rsidR="0087434A" w:rsidRPr="0087434A" w:rsidRDefault="0087434A" w:rsidP="0087434A">
      <w:pPr>
        <w:jc w:val="center"/>
        <w:rPr>
          <w:rFonts w:cstheme="minorHAnsi"/>
          <w:b/>
        </w:rPr>
      </w:pPr>
    </w:p>
    <w:p w14:paraId="3FB4320D" w14:textId="77777777" w:rsidR="0087434A" w:rsidRPr="0087434A" w:rsidRDefault="0087434A" w:rsidP="0087434A">
      <w:pPr>
        <w:rPr>
          <w:rFonts w:cstheme="minorHAnsi"/>
        </w:rPr>
      </w:pPr>
      <w:r w:rsidRPr="0087434A">
        <w:rPr>
          <w:rFonts w:cstheme="minorHAnsi"/>
        </w:rPr>
        <w:t xml:space="preserve">Byron C. Jaeger, </w:t>
      </w:r>
      <w:proofErr w:type="spellStart"/>
      <w:r w:rsidRPr="0087434A">
        <w:rPr>
          <w:rFonts w:cstheme="minorHAnsi"/>
        </w:rPr>
        <w:t>PhD</w:t>
      </w:r>
      <w:r w:rsidRPr="0087434A">
        <w:rPr>
          <w:rFonts w:cstheme="minorHAnsi"/>
          <w:vertAlign w:val="superscript"/>
        </w:rPr>
        <w:t>a</w:t>
      </w:r>
      <w:proofErr w:type="spellEnd"/>
      <w:r w:rsidRPr="0087434A">
        <w:rPr>
          <w:rFonts w:cstheme="minorHAnsi"/>
        </w:rPr>
        <w:t xml:space="preserve">, Oluwasegun P. Akinyelure, </w:t>
      </w:r>
      <w:proofErr w:type="spellStart"/>
      <w:r w:rsidRPr="0087434A">
        <w:rPr>
          <w:rFonts w:cstheme="minorHAnsi"/>
        </w:rPr>
        <w:t>MD</w:t>
      </w:r>
      <w:r w:rsidRPr="0087434A">
        <w:rPr>
          <w:rFonts w:cstheme="minorHAnsi"/>
          <w:vertAlign w:val="superscript"/>
        </w:rPr>
        <w:t>b</w:t>
      </w:r>
      <w:proofErr w:type="spellEnd"/>
      <w:r w:rsidRPr="0087434A">
        <w:rPr>
          <w:rFonts w:cstheme="minorHAnsi"/>
        </w:rPr>
        <w:t xml:space="preserve">, Swati Sakhuja, </w:t>
      </w:r>
      <w:proofErr w:type="spellStart"/>
      <w:r w:rsidRPr="0087434A">
        <w:rPr>
          <w:rFonts w:cstheme="minorHAnsi"/>
        </w:rPr>
        <w:t>MPH</w:t>
      </w:r>
      <w:r w:rsidRPr="0087434A">
        <w:rPr>
          <w:rFonts w:cstheme="minorHAnsi"/>
          <w:vertAlign w:val="superscript"/>
        </w:rPr>
        <w:t>b</w:t>
      </w:r>
      <w:proofErr w:type="spellEnd"/>
      <w:r w:rsidRPr="0087434A">
        <w:rPr>
          <w:rFonts w:cstheme="minorHAnsi"/>
        </w:rPr>
        <w:t xml:space="preserve">, Joshua D. Bundy, PhD, </w:t>
      </w:r>
      <w:proofErr w:type="spellStart"/>
      <w:r w:rsidRPr="0087434A">
        <w:rPr>
          <w:rFonts w:cstheme="minorHAnsi"/>
        </w:rPr>
        <w:t>MPH</w:t>
      </w:r>
      <w:r w:rsidRPr="0087434A">
        <w:rPr>
          <w:rFonts w:cstheme="minorHAnsi"/>
          <w:vertAlign w:val="superscript"/>
        </w:rPr>
        <w:t>c</w:t>
      </w:r>
      <w:proofErr w:type="spellEnd"/>
      <w:r w:rsidRPr="0087434A">
        <w:rPr>
          <w:rFonts w:cstheme="minorHAnsi"/>
        </w:rPr>
        <w:t xml:space="preserve">, Cora E. Lewis, MD </w:t>
      </w:r>
      <w:proofErr w:type="spellStart"/>
      <w:r w:rsidRPr="0087434A">
        <w:rPr>
          <w:rFonts w:cstheme="minorHAnsi"/>
        </w:rPr>
        <w:t>MSPH</w:t>
      </w:r>
      <w:r w:rsidRPr="0087434A">
        <w:rPr>
          <w:rFonts w:cstheme="minorHAnsi"/>
          <w:vertAlign w:val="superscript"/>
        </w:rPr>
        <w:t>b</w:t>
      </w:r>
      <w:proofErr w:type="spellEnd"/>
      <w:r w:rsidRPr="0087434A">
        <w:rPr>
          <w:rFonts w:cstheme="minorHAnsi"/>
        </w:rPr>
        <w:t xml:space="preserve">, Yuichiro Yano, MD, </w:t>
      </w:r>
      <w:proofErr w:type="spellStart"/>
      <w:r w:rsidRPr="0087434A">
        <w:rPr>
          <w:rFonts w:cstheme="minorHAnsi"/>
        </w:rPr>
        <w:t>PhD</w:t>
      </w:r>
      <w:r w:rsidRPr="0087434A">
        <w:rPr>
          <w:rFonts w:cstheme="minorHAnsi"/>
          <w:vertAlign w:val="superscript"/>
        </w:rPr>
        <w:t>d</w:t>
      </w:r>
      <w:proofErr w:type="spellEnd"/>
      <w:r w:rsidRPr="0087434A">
        <w:rPr>
          <w:rFonts w:cstheme="minorHAnsi"/>
          <w:bCs/>
          <w:color w:val="000000"/>
        </w:rPr>
        <w:t xml:space="preserve">, George Howard, </w:t>
      </w:r>
      <w:proofErr w:type="spellStart"/>
      <w:r w:rsidRPr="0087434A">
        <w:rPr>
          <w:rFonts w:cstheme="minorHAnsi"/>
          <w:bCs/>
          <w:color w:val="000000"/>
        </w:rPr>
        <w:t>DrPH</w:t>
      </w:r>
      <w:r w:rsidRPr="0087434A">
        <w:rPr>
          <w:rFonts w:cstheme="minorHAnsi"/>
          <w:bCs/>
          <w:color w:val="000000"/>
          <w:vertAlign w:val="superscript"/>
        </w:rPr>
        <w:t>a</w:t>
      </w:r>
      <w:proofErr w:type="spellEnd"/>
      <w:r w:rsidRPr="0087434A">
        <w:rPr>
          <w:rFonts w:cstheme="minorHAnsi"/>
          <w:bCs/>
          <w:color w:val="000000"/>
        </w:rPr>
        <w:t xml:space="preserve">, Daichi Shimbo, </w:t>
      </w:r>
      <w:proofErr w:type="spellStart"/>
      <w:r w:rsidRPr="0087434A">
        <w:rPr>
          <w:rFonts w:cstheme="minorHAnsi"/>
          <w:bCs/>
          <w:color w:val="000000"/>
        </w:rPr>
        <w:t>MD</w:t>
      </w:r>
      <w:r w:rsidRPr="0087434A">
        <w:rPr>
          <w:rFonts w:cstheme="minorHAnsi"/>
          <w:bCs/>
          <w:color w:val="000000"/>
          <w:vertAlign w:val="superscript"/>
        </w:rPr>
        <w:t>e</w:t>
      </w:r>
      <w:proofErr w:type="spellEnd"/>
      <w:r w:rsidRPr="0087434A">
        <w:rPr>
          <w:rFonts w:cstheme="minorHAnsi"/>
          <w:bCs/>
          <w:color w:val="000000"/>
        </w:rPr>
        <w:t xml:space="preserve">, Paul Muntner, </w:t>
      </w:r>
      <w:proofErr w:type="spellStart"/>
      <w:r w:rsidRPr="0087434A">
        <w:rPr>
          <w:rFonts w:cstheme="minorHAnsi"/>
          <w:bCs/>
          <w:color w:val="000000"/>
        </w:rPr>
        <w:t>PhD</w:t>
      </w:r>
      <w:r w:rsidRPr="0087434A">
        <w:rPr>
          <w:rFonts w:cstheme="minorHAnsi"/>
          <w:bCs/>
          <w:color w:val="000000"/>
          <w:vertAlign w:val="superscript"/>
        </w:rPr>
        <w:t>b</w:t>
      </w:r>
      <w:proofErr w:type="spellEnd"/>
      <w:r w:rsidRPr="0087434A">
        <w:rPr>
          <w:rFonts w:cstheme="minorHAnsi"/>
          <w:bCs/>
          <w:color w:val="000000"/>
        </w:rPr>
        <w:t xml:space="preserve">, Joseph E. Schwartz, </w:t>
      </w:r>
      <w:proofErr w:type="spellStart"/>
      <w:r w:rsidRPr="0087434A">
        <w:rPr>
          <w:rFonts w:cstheme="minorHAnsi"/>
          <w:bCs/>
          <w:color w:val="000000"/>
        </w:rPr>
        <w:t>PhD</w:t>
      </w:r>
      <w:r w:rsidRPr="0087434A">
        <w:rPr>
          <w:rFonts w:cstheme="minorHAnsi"/>
          <w:bCs/>
          <w:color w:val="000000"/>
          <w:vertAlign w:val="superscript"/>
        </w:rPr>
        <w:t>e,f</w:t>
      </w:r>
      <w:proofErr w:type="spellEnd"/>
      <w:r w:rsidRPr="0087434A">
        <w:rPr>
          <w:rFonts w:cstheme="minorHAnsi"/>
          <w:bCs/>
          <w:color w:val="000000"/>
        </w:rPr>
        <w:t xml:space="preserve"> </w:t>
      </w:r>
    </w:p>
    <w:p w14:paraId="7EF0FA88"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14:paraId="7DC81D20"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14:paraId="01126038"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14:paraId="3902071B"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14:paraId="1DD76A95"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14:paraId="6C2097EA"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14:paraId="3970D848" w14:textId="77777777" w:rsidR="0087434A" w:rsidRPr="0087434A" w:rsidRDefault="0087434A" w:rsidP="0087434A">
      <w:pPr>
        <w:spacing w:after="0" w:line="240" w:lineRule="auto"/>
        <w:ind w:left="360"/>
        <w:rPr>
          <w:rFonts w:cstheme="minorHAnsi"/>
        </w:rPr>
      </w:pPr>
    </w:p>
    <w:p w14:paraId="392607C4" w14:textId="77777777"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14:paraId="0304BA3B" w14:textId="77777777" w:rsidR="0087434A" w:rsidRPr="0087434A" w:rsidRDefault="0087434A" w:rsidP="0087434A">
      <w:pPr>
        <w:rPr>
          <w:rFonts w:eastAsia="Times New Roman" w:cstheme="minorHAnsi"/>
          <w:bCs/>
        </w:rPr>
      </w:pPr>
      <w:r w:rsidRPr="0087434A">
        <w:rPr>
          <w:rFonts w:eastAsia="Times New Roman" w:cstheme="minorHAnsi"/>
          <w:bCs/>
        </w:rPr>
        <w:t>Word count of the abstract: 250</w:t>
      </w:r>
    </w:p>
    <w:p w14:paraId="67691C9C" w14:textId="77777777"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w:t>
      </w:r>
      <w:proofErr w:type="spellStart"/>
      <w:r w:rsidRPr="0087434A">
        <w:rPr>
          <w:rFonts w:cstheme="minorHAnsi"/>
        </w:rPr>
        <w:t>Ryals</w:t>
      </w:r>
      <w:proofErr w:type="spellEnd"/>
      <w:r w:rsidRPr="0087434A">
        <w:rPr>
          <w:rFonts w:cstheme="minorHAnsi"/>
        </w:rPr>
        <w:t xml:space="preserve"> Public Health Building, 1665 University Blvd Birmingham, AL. Email: </w:t>
      </w:r>
      <w:hyperlink r:id="rId8" w:history="1">
        <w:r w:rsidRPr="0087434A">
          <w:rPr>
            <w:rFonts w:cstheme="minorHAnsi"/>
            <w:color w:val="0563C1" w:themeColor="hyperlink"/>
            <w:u w:val="single"/>
          </w:rPr>
          <w:t>bcjaeger@uab.edu</w:t>
        </w:r>
      </w:hyperlink>
    </w:p>
    <w:p w14:paraId="467B68D6" w14:textId="77777777" w:rsidR="0087434A" w:rsidRPr="0087434A" w:rsidRDefault="0087434A" w:rsidP="0087434A">
      <w:pPr>
        <w:rPr>
          <w:rFonts w:cstheme="minorHAnsi"/>
        </w:rPr>
      </w:pPr>
    </w:p>
    <w:p w14:paraId="0771B442" w14:textId="77777777"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14:paraId="301D0BA3" w14:textId="77777777" w:rsidR="00A80898" w:rsidRPr="00E02174" w:rsidRDefault="00A80898">
      <w:pPr>
        <w:rPr>
          <w:rFonts w:cstheme="minorHAnsi"/>
          <w:b/>
        </w:rPr>
      </w:pPr>
      <w:r w:rsidRPr="00E02174">
        <w:rPr>
          <w:rFonts w:cstheme="minorHAnsi"/>
          <w:b/>
        </w:rPr>
        <w:br w:type="page"/>
      </w:r>
    </w:p>
    <w:p w14:paraId="655446E0" w14:textId="77777777" w:rsidR="00D62DDE" w:rsidRPr="00E02174" w:rsidRDefault="00D62DDE">
      <w:pPr>
        <w:rPr>
          <w:rFonts w:cstheme="minorHAnsi"/>
          <w:b/>
        </w:rPr>
      </w:pPr>
      <w:r w:rsidRPr="00E02174">
        <w:rPr>
          <w:rFonts w:cstheme="minorHAnsi"/>
          <w:b/>
        </w:rPr>
        <w:lastRenderedPageBreak/>
        <w:t>Abstract</w:t>
      </w:r>
    </w:p>
    <w:p w14:paraId="6D2FF755" w14:textId="5C77E856"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 xml:space="preserve">Determining </w:t>
      </w:r>
      <w:r w:rsidR="009175D7">
        <w:rPr>
          <w:rFonts w:cstheme="minorHAnsi"/>
        </w:rPr>
        <w:t xml:space="preserve">whether </w:t>
      </w:r>
      <w:r w:rsidR="000E45DD">
        <w:rPr>
          <w:rFonts w:cstheme="minorHAnsi"/>
        </w:rPr>
        <w:t>a smaller subset BP measurements taken at specific times could reliably assess BP</w:t>
      </w:r>
      <w:r w:rsidR="009175D7">
        <w:rPr>
          <w:rFonts w:cstheme="minorHAnsi"/>
        </w:rPr>
        <w:t xml:space="preserve"> during sleep</w:t>
      </w:r>
      <w:r w:rsidR="000E45DD">
        <w:rPr>
          <w:rFonts w:cstheme="minorHAnsi"/>
        </w:rPr>
        <w:t xml:space="preserve"> could</w:t>
      </w:r>
      <w:r w:rsidR="009339F1">
        <w:rPr>
          <w:rFonts w:cstheme="minorHAnsi"/>
        </w:rPr>
        <w:t xml:space="preserve">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DD474E">
        <w:rPr>
          <w:rFonts w:cstheme="minorHAnsi"/>
        </w:rPr>
        <w:t xml:space="preserve">We sampled </w:t>
      </w:r>
      <w:r w:rsidR="00F4757B">
        <w:rPr>
          <w:rFonts w:cstheme="minorHAnsi"/>
        </w:rPr>
        <w:t xml:space="preserve">2 </w:t>
      </w:r>
      <w:r w:rsidR="009339F1">
        <w:rPr>
          <w:rFonts w:cstheme="minorHAnsi"/>
        </w:rPr>
        <w:t>to 4 BP measurements</w:t>
      </w:r>
      <w:r w:rsidR="009175D7">
        <w:rPr>
          <w:rFonts w:cstheme="minorHAnsi"/>
        </w:rPr>
        <w:t xml:space="preserve"> from a full ABPM assessment</w:t>
      </w:r>
      <w:r w:rsidR="009339F1">
        <w:rPr>
          <w:rFonts w:cstheme="minorHAnsi"/>
        </w:rPr>
        <w:t xml:space="preserve"> </w:t>
      </w:r>
      <w:r w:rsidR="00DD474E">
        <w:rPr>
          <w:rFonts w:cstheme="minorHAnsi"/>
        </w:rPr>
        <w:t>(</w:t>
      </w:r>
      <w:r w:rsidR="009175D7">
        <w:rPr>
          <w:rFonts w:cstheme="minorHAnsi"/>
        </w:rPr>
        <w:t xml:space="preserve">i.e., </w:t>
      </w:r>
      <w:r w:rsidR="000B5692" w:rsidRPr="009175D7">
        <w:rPr>
          <w:rFonts w:cstheme="minorHAnsi"/>
        </w:rPr>
        <w:t>approximately 14 to 21 measurements</w:t>
      </w:r>
      <w:r w:rsidR="009175D7">
        <w:rPr>
          <w:rFonts w:cstheme="minorHAnsi"/>
        </w:rPr>
        <w:t xml:space="preserve"> taken during sleep</w:t>
      </w:r>
      <w:r w:rsidR="00DD474E">
        <w:rPr>
          <w:rFonts w:cstheme="minorHAnsi"/>
        </w:rPr>
        <w:t xml:space="preserve">) </w:t>
      </w:r>
      <w:r w:rsidR="009339F1">
        <w:rPr>
          <w:rFonts w:cstheme="minorHAnsi"/>
        </w:rPr>
        <w:t xml:space="preserve">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9175D7">
        <w:rPr>
          <w:rFonts w:cstheme="minorHAnsi"/>
        </w:rPr>
        <w:t>and a full ABPM assessment during 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w:t>
      </w:r>
      <w:r w:rsidR="009175D7">
        <w:rPr>
          <w:rFonts w:cstheme="minorHAnsi"/>
        </w:rPr>
        <w:t>adjusted for asleep BP using</w:t>
      </w:r>
      <w:r w:rsidRPr="00E02174">
        <w:rPr>
          <w:rFonts w:cstheme="minorHAnsi"/>
        </w:rPr>
        <w:t xml:space="preserve">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651A23">
        <w:rPr>
          <w:rFonts w:cstheme="minorHAnsi"/>
        </w:rPr>
        <w:t>a full ABPM assessment</w:t>
      </w:r>
      <w:r w:rsidR="00272C34">
        <w:rPr>
          <w:rFonts w:cstheme="minorHAnsi"/>
        </w:rPr>
        <w:t>.</w:t>
      </w:r>
    </w:p>
    <w:p w14:paraId="643070A9" w14:textId="77777777" w:rsidR="00D62DDE" w:rsidRPr="00E02174" w:rsidRDefault="00D62DDE">
      <w:pPr>
        <w:rPr>
          <w:rFonts w:cstheme="minorHAnsi"/>
        </w:rPr>
      </w:pPr>
    </w:p>
    <w:p w14:paraId="23FA6330" w14:textId="77777777" w:rsidR="00D62DDE" w:rsidRPr="00E02174" w:rsidRDefault="00D62DDE">
      <w:pPr>
        <w:rPr>
          <w:rFonts w:cstheme="minorHAnsi"/>
          <w:b/>
        </w:rPr>
      </w:pPr>
      <w:r w:rsidRPr="00E02174">
        <w:rPr>
          <w:rFonts w:cstheme="minorHAnsi"/>
          <w:b/>
        </w:rPr>
        <w:br w:type="page"/>
      </w:r>
    </w:p>
    <w:p w14:paraId="57BBF7EF" w14:textId="77777777"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6123814F" w14:textId="6C6E279B"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w:t>
      </w:r>
      <w:r w:rsidR="00DD474E">
        <w:rPr>
          <w:rFonts w:cstheme="minorHAnsi"/>
        </w:rPr>
        <w:t xml:space="preserve">typically </w:t>
      </w:r>
      <w:r w:rsidRPr="00E02174">
        <w:rPr>
          <w:rFonts w:cstheme="minorHAnsi"/>
        </w:rPr>
        <w:t>measures BP every 15</w:t>
      </w:r>
      <w:r w:rsidR="00002C32" w:rsidRPr="00E02174">
        <w:rPr>
          <w:rFonts w:cstheme="minorHAnsi"/>
        </w:rPr>
        <w:t xml:space="preserve"> to </w:t>
      </w:r>
      <w:r w:rsidRPr="00E02174">
        <w:rPr>
          <w:rFonts w:cstheme="minorHAnsi"/>
        </w:rPr>
        <w:t>30 minutes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w:t>
      </w:r>
      <w:proofErr w:type="spellStart"/>
      <w:r w:rsidRPr="00E02174">
        <w:rPr>
          <w:rFonts w:cstheme="minorHAnsi"/>
        </w:rPr>
        <w:t>Kario</w:t>
      </w:r>
      <w:proofErr w:type="spellEnd"/>
      <w:r w:rsidRPr="00E02174">
        <w:rPr>
          <w:rFonts w:cstheme="minorHAnsi"/>
        </w:rPr>
        <w:t xml:space="preserve"> </w:t>
      </w:r>
      <w:proofErr w:type="gramStart"/>
      <w:r w:rsidRPr="00E02174">
        <w:rPr>
          <w:rFonts w:cstheme="minorHAnsi"/>
        </w:rPr>
        <w:t>et</w:t>
      </w:r>
      <w:proofErr w:type="gramEnd"/>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w:t>
      </w:r>
      <w:r w:rsidR="00832B9A">
        <w:rPr>
          <w:rFonts w:cstheme="minorHAnsi"/>
        </w:rPr>
        <w:t>some BP</w:t>
      </w:r>
      <w:r w:rsidR="005B0005">
        <w:rPr>
          <w:rFonts w:cstheme="minorHAnsi"/>
        </w:rPr>
        <w:t xml:space="preserve"> monitoring</w:t>
      </w:r>
      <w:r w:rsidR="00832B9A">
        <w:rPr>
          <w:rFonts w:cstheme="minorHAnsi"/>
        </w:rPr>
        <w:t xml:space="preserve"> devices </w:t>
      </w:r>
      <w:r w:rsidRPr="00E02174">
        <w:rPr>
          <w:rFonts w:cstheme="minorHAnsi"/>
        </w:rPr>
        <w:t>a</w:t>
      </w:r>
      <w:r w:rsidR="00832B9A">
        <w:rPr>
          <w:rFonts w:cstheme="minorHAnsi"/>
        </w:rPr>
        <w:t>llow</w:t>
      </w:r>
      <w:r w:rsidRPr="00E02174">
        <w:rPr>
          <w:rFonts w:cstheme="minorHAnsi"/>
        </w:rPr>
        <w:t xml:space="preserve">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14:paraId="2A24ACB6" w14:textId="77777777" w:rsidR="007920D4" w:rsidRPr="00E02174" w:rsidRDefault="007920D4" w:rsidP="004A6063">
      <w:pPr>
        <w:spacing w:line="480" w:lineRule="auto"/>
        <w:contextualSpacing/>
        <w:rPr>
          <w:rFonts w:cstheme="minorHAnsi"/>
        </w:rPr>
      </w:pPr>
    </w:p>
    <w:p w14:paraId="5C028301" w14:textId="15A8DC5F"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651A23">
        <w:rPr>
          <w:rFonts w:cstheme="minorHAnsi"/>
        </w:rPr>
        <w:t>. H</w:t>
      </w:r>
      <w:r w:rsidR="00DD474E">
        <w:rPr>
          <w:rFonts w:cstheme="minorHAnsi"/>
        </w:rPr>
        <w:t>owever, less frequent measurement implies a loss of information that may weaken associations with outcomes</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w:t>
      </w:r>
      <w:r w:rsidR="00DD474E">
        <w:rPr>
          <w:rFonts w:cstheme="minorHAnsi"/>
        </w:rPr>
        <w:t xml:space="preserve"> F</w:t>
      </w:r>
      <w:r w:rsidR="004A6063" w:rsidRPr="00E02174">
        <w:rPr>
          <w:rFonts w:cstheme="minorHAnsi"/>
        </w:rPr>
        <w:t>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xml:space="preserve">. Yang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w:t>
      </w:r>
      <w:proofErr w:type="spellStart"/>
      <w:r w:rsidR="00CF0BD0" w:rsidRPr="00E02174">
        <w:rPr>
          <w:rFonts w:cstheme="minorHAnsi"/>
        </w:rPr>
        <w:t>Rinfret</w:t>
      </w:r>
      <w:proofErr w:type="spellEnd"/>
      <w:r w:rsidR="00CF0BD0" w:rsidRPr="00E02174">
        <w:rPr>
          <w:rFonts w:cstheme="minorHAnsi"/>
        </w:rPr>
        <w:t xml:space="preserve">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w:t>
      </w:r>
      <w:r w:rsidR="00651A23">
        <w:rPr>
          <w:rFonts w:cstheme="minorHAnsi"/>
        </w:rPr>
        <w:t>randomly sampled from a larger set of BP measurements</w:t>
      </w:r>
      <w:r w:rsidR="004A6063" w:rsidRPr="00E02174">
        <w:rPr>
          <w:rFonts w:cstheme="minorHAnsi"/>
        </w:rPr>
        <w:t xml:space="preserve">.  </w:t>
      </w:r>
    </w:p>
    <w:p w14:paraId="6768A2BD" w14:textId="77777777" w:rsidR="00584387" w:rsidRDefault="00584387" w:rsidP="004A6063">
      <w:pPr>
        <w:spacing w:line="480" w:lineRule="auto"/>
        <w:contextualSpacing/>
        <w:rPr>
          <w:rFonts w:cstheme="minorHAnsi"/>
        </w:rPr>
      </w:pPr>
    </w:p>
    <w:p w14:paraId="343823A6" w14:textId="0DD573F8" w:rsidR="004A6063" w:rsidRPr="00E02174" w:rsidRDefault="00B17B29" w:rsidP="004A6063">
      <w:pPr>
        <w:spacing w:line="480" w:lineRule="auto"/>
        <w:contextualSpacing/>
        <w:rPr>
          <w:rFonts w:cstheme="minorHAnsi"/>
        </w:rPr>
      </w:pPr>
      <w:r w:rsidRPr="00B17B29">
        <w:rPr>
          <w:rFonts w:cstheme="minorHAnsi"/>
        </w:rPr>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w:t>
      </w:r>
      <w:r w:rsidR="007B4A22">
        <w:rPr>
          <w:rFonts w:cstheme="minorHAnsi"/>
        </w:rPr>
        <w:t xml:space="preserve"> selecting a subset of </w:t>
      </w:r>
      <w:r w:rsidR="00651A23">
        <w:rPr>
          <w:rFonts w:cstheme="minorHAnsi"/>
        </w:rPr>
        <w:t xml:space="preserve">2 - 4 </w:t>
      </w:r>
      <w:r w:rsidR="007B4A22">
        <w:rPr>
          <w:rFonts w:cstheme="minorHAnsi"/>
        </w:rPr>
        <w:t xml:space="preserve">BP </w:t>
      </w:r>
      <w:r w:rsidR="00651A23">
        <w:rPr>
          <w:rFonts w:cstheme="minorHAnsi"/>
        </w:rPr>
        <w:t>measurements</w:t>
      </w:r>
      <w:r w:rsidR="007B4A22">
        <w:rPr>
          <w:rFonts w:cstheme="minorHAnsi"/>
        </w:rPr>
        <w:t xml:space="preserve"> </w:t>
      </w:r>
      <w:r w:rsidR="00367A3D">
        <w:rPr>
          <w:rFonts w:cstheme="minorHAnsi"/>
        </w:rPr>
        <w:t>from the</w:t>
      </w:r>
      <w:r w:rsidR="00651A23">
        <w:rPr>
          <w:rFonts w:cstheme="minorHAnsi"/>
        </w:rPr>
        <w:t xml:space="preserve"> approximately</w:t>
      </w:r>
      <w:r w:rsidR="00367A3D">
        <w:rPr>
          <w:rFonts w:cstheme="minorHAnsi"/>
        </w:rPr>
        <w:t xml:space="preserve"> </w:t>
      </w:r>
      <w:r w:rsidR="000B5692">
        <w:rPr>
          <w:rFonts w:cstheme="minorHAnsi"/>
        </w:rPr>
        <w:t>14 to 21</w:t>
      </w:r>
      <w:r w:rsidR="00651A23">
        <w:rPr>
          <w:rFonts w:cstheme="minorHAnsi"/>
        </w:rPr>
        <w:t xml:space="preserve"> BP measurements taken during sleep</w:t>
      </w:r>
      <w:r w:rsidR="00367A3D">
        <w:rPr>
          <w:rFonts w:cstheme="minorHAnsi"/>
        </w:rPr>
        <w:t>.</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68BC5BDD" w14:textId="77777777" w:rsidR="004A6063" w:rsidRPr="00E02174" w:rsidRDefault="004A6063" w:rsidP="004A6063">
      <w:pPr>
        <w:spacing w:line="480" w:lineRule="auto"/>
        <w:contextualSpacing/>
        <w:rPr>
          <w:rFonts w:cstheme="minorHAnsi"/>
          <w:b/>
        </w:rPr>
      </w:pPr>
    </w:p>
    <w:p w14:paraId="1D1D0ED8" w14:textId="77777777" w:rsidR="004A6063" w:rsidRPr="00E02174" w:rsidRDefault="004A6063" w:rsidP="004A6063">
      <w:pPr>
        <w:spacing w:line="480" w:lineRule="auto"/>
        <w:contextualSpacing/>
        <w:rPr>
          <w:rFonts w:cstheme="minorHAnsi"/>
          <w:b/>
        </w:rPr>
      </w:pPr>
      <w:r w:rsidRPr="00E02174">
        <w:rPr>
          <w:rFonts w:cstheme="minorHAnsi"/>
          <w:b/>
        </w:rPr>
        <w:t>Methods</w:t>
      </w:r>
    </w:p>
    <w:p w14:paraId="7ECF3AF9"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6F165FBC"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4863A41C" w14:textId="77777777"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lastRenderedPageBreak/>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Exam (2015–2016), 831 CARDIA participants enrolled in an ABPM ancillary study conducted in the Birmingham, AL and Chicago, IL field centers. </w:t>
      </w:r>
    </w:p>
    <w:p w14:paraId="319BA6E8" w14:textId="77777777" w:rsidR="00CA5480" w:rsidRPr="00E02174" w:rsidRDefault="00CA5480" w:rsidP="004A6063">
      <w:pPr>
        <w:spacing w:line="480" w:lineRule="auto"/>
        <w:contextualSpacing/>
        <w:rPr>
          <w:rFonts w:cstheme="minorHAnsi"/>
        </w:rPr>
      </w:pPr>
    </w:p>
    <w:p w14:paraId="3B5ED8DD" w14:textId="72250C9D" w:rsidR="004A6063" w:rsidRDefault="004A6063" w:rsidP="004A6063">
      <w:pPr>
        <w:spacing w:line="480" w:lineRule="auto"/>
        <w:contextualSpacing/>
        <w:rPr>
          <w:rFonts w:cstheme="minorHAnsi"/>
        </w:rPr>
      </w:pPr>
      <w:r w:rsidRPr="00E02174">
        <w:rPr>
          <w:rFonts w:cstheme="minorHAnsi"/>
        </w:rPr>
        <w:t xml:space="preserve">We included participants who </w:t>
      </w:r>
      <w:r w:rsidR="00080275">
        <w:rPr>
          <w:rFonts w:cstheme="minorHAnsi"/>
        </w:rPr>
        <w:t xml:space="preserve">slept </w:t>
      </w:r>
      <w:r w:rsidR="00080275" w:rsidRPr="00080275">
        <w:rPr>
          <w:rFonts w:cstheme="minorHAnsi"/>
        </w:rPr>
        <w:t xml:space="preserve">≥5 hours </w:t>
      </w:r>
      <w:r w:rsidR="00651A23">
        <w:rPr>
          <w:rFonts w:cstheme="minorHAnsi"/>
        </w:rPr>
        <w:t xml:space="preserve">during their </w:t>
      </w:r>
      <w:r w:rsidRPr="00E02174">
        <w:rPr>
          <w:rFonts w:cstheme="minorHAnsi"/>
        </w:rPr>
        <w:t xml:space="preserve">ABPM </w:t>
      </w:r>
      <w:r w:rsidR="00651A23">
        <w:rPr>
          <w:rFonts w:cstheme="minorHAnsi"/>
        </w:rPr>
        <w:t>assessment and recorded</w:t>
      </w:r>
      <w:r w:rsidR="00E674DC" w:rsidRPr="00E02174">
        <w:rPr>
          <w:rFonts w:cstheme="minorHAnsi"/>
        </w:rPr>
        <w:t xml:space="preserve"> </w:t>
      </w:r>
      <w:r w:rsidR="00651A23" w:rsidRPr="00651A23">
        <w:rPr>
          <w:rFonts w:cstheme="minorHAnsi"/>
        </w:rPr>
        <w:t>≥</w:t>
      </w:r>
      <w:r w:rsidR="00651A23">
        <w:rPr>
          <w:rFonts w:cstheme="minorHAnsi"/>
        </w:rPr>
        <w:t xml:space="preserve">1 </w:t>
      </w:r>
      <w:r w:rsidRPr="00E02174">
        <w:rPr>
          <w:rFonts w:cstheme="minorHAnsi"/>
        </w:rPr>
        <w:t xml:space="preserve">valid BP </w:t>
      </w:r>
      <w:r w:rsidR="009C0B61">
        <w:rPr>
          <w:rFonts w:cstheme="minorHAnsi"/>
        </w:rPr>
        <w:t>measurement</w:t>
      </w:r>
      <w:r w:rsidRPr="00E02174">
        <w:rPr>
          <w:rFonts w:cstheme="minorHAnsi"/>
        </w:rPr>
        <w:t xml:space="preserve"> within 30 minutes of all</w:t>
      </w:r>
      <w:r w:rsidR="00080275">
        <w:rPr>
          <w:rFonts w:cstheme="minorHAnsi"/>
        </w:rPr>
        <w:t xml:space="preserve"> times required by the BP sampling variations we studied</w:t>
      </w:r>
      <w:r w:rsidR="00EB1D06">
        <w:rPr>
          <w:rFonts w:cstheme="minorHAnsi"/>
        </w:rPr>
        <w:t xml:space="preserve"> (N</w:t>
      </w:r>
      <w:r w:rsidR="009C0B61">
        <w:rPr>
          <w:rFonts w:cstheme="minorHAnsi"/>
        </w:rPr>
        <w:t>=</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 xml:space="preserve">Conduct of </w:t>
      </w:r>
      <w:r w:rsidR="009C0B61">
        <w:rPr>
          <w:rFonts w:cstheme="minorHAnsi"/>
          <w:bCs/>
        </w:rPr>
        <w:t>each</w:t>
      </w:r>
      <w:r w:rsidRPr="00E02174">
        <w:rPr>
          <w:rFonts w:cstheme="minorHAnsi"/>
          <w:bCs/>
        </w:rPr>
        <w:t xml:space="preserve"> study was approved by institutional review boards at the participating institutions and t</w:t>
      </w:r>
      <w:r w:rsidRPr="00E02174">
        <w:rPr>
          <w:rFonts w:cstheme="minorHAnsi"/>
        </w:rPr>
        <w:t xml:space="preserve">he current analysis was approved by the University of Alabama at Birmingham Institutional Review Board. Written informed consent was obtained from all participants. </w:t>
      </w:r>
    </w:p>
    <w:p w14:paraId="5B5D976B" w14:textId="010AF84A" w:rsidR="00E433C0" w:rsidRDefault="00E433C0" w:rsidP="004A6063">
      <w:pPr>
        <w:spacing w:line="480" w:lineRule="auto"/>
        <w:contextualSpacing/>
        <w:rPr>
          <w:rFonts w:cstheme="minorHAnsi"/>
        </w:rPr>
      </w:pPr>
    </w:p>
    <w:p w14:paraId="4ABEF3EB" w14:textId="77777777" w:rsidR="00E433C0" w:rsidRPr="00E02174" w:rsidRDefault="00E433C0" w:rsidP="00E433C0">
      <w:pPr>
        <w:spacing w:line="480" w:lineRule="auto"/>
        <w:contextualSpacing/>
        <w:rPr>
          <w:rFonts w:cstheme="minorHAnsi"/>
          <w:bCs/>
          <w:i/>
        </w:rPr>
      </w:pPr>
      <w:r w:rsidRPr="00E02174">
        <w:rPr>
          <w:rFonts w:cstheme="minorHAnsi"/>
          <w:bCs/>
          <w:i/>
        </w:rPr>
        <w:t xml:space="preserve">Ambulatory blood pressure monitoring </w:t>
      </w:r>
    </w:p>
    <w:p w14:paraId="12D07047" w14:textId="6A8C642B" w:rsidR="00FE68B3" w:rsidRPr="00FE68B3" w:rsidRDefault="00E433C0" w:rsidP="00FE68B3">
      <w:pPr>
        <w:spacing w:line="480" w:lineRule="auto"/>
        <w:contextualSpacing/>
        <w:rPr>
          <w:rFonts w:cstheme="minorHAnsi"/>
          <w:bCs/>
        </w:rPr>
      </w:pPr>
      <w:r w:rsidRPr="00E02174">
        <w:rPr>
          <w:rFonts w:cstheme="minorHAnsi"/>
          <w:bCs/>
        </w:rPr>
        <w:t xml:space="preserve">In the JHS, ABPM was conducted using the </w:t>
      </w:r>
      <w:proofErr w:type="spellStart"/>
      <w:r w:rsidRPr="00E02174">
        <w:rPr>
          <w:rFonts w:cstheme="minorHAnsi"/>
          <w:bCs/>
        </w:rPr>
        <w:t>SpaceLabs</w:t>
      </w:r>
      <w:proofErr w:type="spellEnd"/>
      <w:r w:rsidRPr="00E02174">
        <w:rPr>
          <w:rFonts w:cstheme="minorHAnsi"/>
          <w:bCs/>
        </w:rPr>
        <w:t xml:space="preserve"> model 90207 device (</w:t>
      </w:r>
      <w:proofErr w:type="spellStart"/>
      <w:r w:rsidRPr="00E02174">
        <w:rPr>
          <w:rFonts w:cstheme="minorHAnsi"/>
          <w:bCs/>
        </w:rPr>
        <w:t>SpaceLabs</w:t>
      </w:r>
      <w:proofErr w:type="spellEnd"/>
      <w:r w:rsidRPr="00E02174">
        <w:rPr>
          <w:rFonts w:cstheme="minorHAnsi"/>
          <w:bCs/>
        </w:rPr>
        <w:t xml:space="preserve"> Healthcare, Snoqualmie, WA)</w:t>
      </w:r>
      <w:r>
        <w:rPr>
          <w:rFonts w:cstheme="minorHAnsi"/>
          <w:bCs/>
        </w:rPr>
        <w:t>, which has been previously validated,</w:t>
      </w:r>
      <w:r w:rsidRPr="00E02174">
        <w:rPr>
          <w:rFonts w:cstheme="minorHAnsi"/>
          <w:bCs/>
        </w:rPr>
        <w:t xml:space="preserve"> and BP was measured every 2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JHS participants self-reported the times they went to sleep and woke up while wearing the ABPM device.</w:t>
      </w:r>
      <w:r>
        <w:rPr>
          <w:rFonts w:cstheme="minorHAnsi"/>
          <w:bCs/>
        </w:rPr>
        <w:t xml:space="preserve">  In CARDIA, </w:t>
      </w:r>
      <w:r w:rsidRPr="00E02174">
        <w:rPr>
          <w:rFonts w:cstheme="minorHAnsi"/>
          <w:bCs/>
        </w:rPr>
        <w:t xml:space="preserve">ABPM was conducted using the </w:t>
      </w:r>
      <w:proofErr w:type="spellStart"/>
      <w:r w:rsidRPr="00E02174">
        <w:rPr>
          <w:rFonts w:cstheme="minorHAnsi"/>
          <w:bCs/>
        </w:rPr>
        <w:t>SpaceLabs</w:t>
      </w:r>
      <w:proofErr w:type="spellEnd"/>
      <w:r w:rsidRPr="00E02174">
        <w:rPr>
          <w:rFonts w:cstheme="minorHAnsi"/>
          <w:bCs/>
        </w:rPr>
        <w:t xml:space="preserve"> </w:t>
      </w:r>
      <w:proofErr w:type="spellStart"/>
      <w:r w:rsidRPr="00E02174">
        <w:rPr>
          <w:rFonts w:cstheme="minorHAnsi"/>
          <w:bCs/>
        </w:rPr>
        <w:t>OnTrak</w:t>
      </w:r>
      <w:proofErr w:type="spellEnd"/>
      <w:r w:rsidRPr="00E02174">
        <w:rPr>
          <w:rFonts w:cstheme="minorHAnsi"/>
          <w:bCs/>
        </w:rPr>
        <w:t xml:space="preserve"> </w:t>
      </w:r>
      <w:r>
        <w:rPr>
          <w:rFonts w:cstheme="minorHAnsi"/>
          <w:bCs/>
        </w:rPr>
        <w:t xml:space="preserve">model </w:t>
      </w:r>
      <w:r w:rsidRPr="00E02174">
        <w:rPr>
          <w:rFonts w:cstheme="minorHAnsi"/>
          <w:bCs/>
        </w:rPr>
        <w:t xml:space="preserve">90227 </w:t>
      </w:r>
      <w:r>
        <w:rPr>
          <w:rFonts w:cstheme="minorHAnsi"/>
          <w:bCs/>
        </w:rPr>
        <w:t>device</w:t>
      </w:r>
      <w:r w:rsidRPr="00E02174">
        <w:rPr>
          <w:rFonts w:cstheme="minorHAnsi"/>
          <w:bCs/>
        </w:rPr>
        <w:t xml:space="preserve"> (</w:t>
      </w:r>
      <w:proofErr w:type="spellStart"/>
      <w:r w:rsidRPr="00E02174">
        <w:rPr>
          <w:rFonts w:cstheme="minorHAnsi"/>
          <w:bCs/>
        </w:rPr>
        <w:t>SpaceLabs</w:t>
      </w:r>
      <w:proofErr w:type="spellEnd"/>
      <w:r w:rsidRPr="00E02174">
        <w:rPr>
          <w:rFonts w:cstheme="minorHAnsi"/>
          <w:bCs/>
        </w:rPr>
        <w:t xml:space="preserve"> Healthcare, Snoqualmie, WA)</w:t>
      </w:r>
      <w:r>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Pr>
          <w:rFonts w:cstheme="minorHAnsi"/>
          <w:bCs/>
        </w:rPr>
        <w:t xml:space="preserve"> over a 24-hour period</w:t>
      </w:r>
      <w:r w:rsidRPr="00E02174">
        <w:rPr>
          <w:rFonts w:cstheme="minorHAnsi"/>
          <w:bCs/>
        </w:rPr>
        <w:t>.</w:t>
      </w:r>
      <w:r w:rsidRPr="00E02174">
        <w:rPr>
          <w:rFonts w:cstheme="minorHAnsi"/>
          <w:bCs/>
        </w:rPr>
        <w:fldChar w:fldCharType="begin"/>
      </w:r>
      <w:r>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Pr="008D59A4">
        <w:rPr>
          <w:rFonts w:ascii="Calibri" w:hAnsi="Calibri" w:cs="Times New Roman"/>
          <w:szCs w:val="24"/>
          <w:vertAlign w:val="superscript"/>
        </w:rPr>
        <w:t>20</w:t>
      </w:r>
      <w:r w:rsidRPr="00E02174">
        <w:rPr>
          <w:rFonts w:cstheme="minorHAnsi"/>
        </w:rPr>
        <w:fldChar w:fldCharType="end"/>
      </w:r>
      <w:r w:rsidR="009C0B61">
        <w:rPr>
          <w:rFonts w:cstheme="minorHAnsi"/>
          <w:bCs/>
        </w:rPr>
        <w:t xml:space="preserve">. </w:t>
      </w:r>
      <w:r w:rsidRPr="00E02174">
        <w:rPr>
          <w:rFonts w:cstheme="minorHAnsi"/>
          <w:bCs/>
        </w:rPr>
        <w:t xml:space="preserve">CARDIA participants also wore an Actiwatch activity monitor (Philips </w:t>
      </w:r>
      <w:proofErr w:type="spellStart"/>
      <w:r w:rsidRPr="00E02174">
        <w:rPr>
          <w:rFonts w:cstheme="minorHAnsi"/>
          <w:bCs/>
        </w:rPr>
        <w:t>Respironics</w:t>
      </w:r>
      <w:proofErr w:type="spellEnd"/>
      <w:r w:rsidRPr="00E02174">
        <w:rPr>
          <w:rFonts w:cstheme="minorHAnsi"/>
          <w:bCs/>
        </w:rPr>
        <w:t xml:space="preserve">, Murrysville, PA) on the wrist of </w:t>
      </w:r>
      <w:r w:rsidRPr="00E02174">
        <w:rPr>
          <w:rFonts w:cstheme="minorHAnsi"/>
          <w:bCs/>
        </w:rPr>
        <w:lastRenderedPageBreak/>
        <w:t xml:space="preserve">their non-dominant arm. </w:t>
      </w:r>
      <w:r w:rsidR="005E585F">
        <w:rPr>
          <w:rFonts w:cstheme="minorHAnsi"/>
          <w:bCs/>
        </w:rPr>
        <w:t>In</w:t>
      </w:r>
      <w:r w:rsidRPr="00E02174">
        <w:rPr>
          <w:rFonts w:cstheme="minorHAnsi"/>
          <w:bCs/>
        </w:rPr>
        <w:t xml:space="preserve"> CARDIA, awake and asleep time periods were determined using the activity monitor data in conjunction with participants’ self-reported awake and asleep times. </w:t>
      </w:r>
    </w:p>
    <w:p w14:paraId="1EDFA9A9" w14:textId="77777777" w:rsidR="002E2C0D" w:rsidRDefault="002E2C0D" w:rsidP="002E2C0D">
      <w:pPr>
        <w:spacing w:line="480" w:lineRule="auto"/>
        <w:contextualSpacing/>
        <w:rPr>
          <w:rFonts w:cstheme="minorHAnsi"/>
          <w:i/>
        </w:rPr>
      </w:pPr>
    </w:p>
    <w:p w14:paraId="4FFACFFF" w14:textId="122FC4B7" w:rsidR="002E2C0D" w:rsidRPr="00E02174" w:rsidRDefault="002E2C0D" w:rsidP="002E2C0D">
      <w:pPr>
        <w:spacing w:line="480" w:lineRule="auto"/>
        <w:contextualSpacing/>
        <w:rPr>
          <w:rFonts w:cstheme="minorHAnsi"/>
          <w:i/>
        </w:rPr>
      </w:pPr>
      <w:r w:rsidRPr="00E02174">
        <w:rPr>
          <w:rFonts w:cstheme="minorHAnsi"/>
          <w:i/>
        </w:rPr>
        <w:t>Blood p</w:t>
      </w:r>
      <w:r>
        <w:rPr>
          <w:rFonts w:cstheme="minorHAnsi"/>
          <w:i/>
        </w:rPr>
        <w:t>ressure sampling strategies</w:t>
      </w:r>
      <w:r w:rsidR="00FE68B3">
        <w:rPr>
          <w:rFonts w:cstheme="minorHAnsi"/>
          <w:i/>
        </w:rPr>
        <w:t xml:space="preserve"> and variations</w:t>
      </w:r>
    </w:p>
    <w:p w14:paraId="0AA42893" w14:textId="77777777" w:rsidR="00B542D7" w:rsidRDefault="005E585F" w:rsidP="002E2C0D">
      <w:pPr>
        <w:spacing w:line="480" w:lineRule="auto"/>
        <w:contextualSpacing/>
        <w:rPr>
          <w:rFonts w:cstheme="minorHAnsi"/>
        </w:rPr>
      </w:pPr>
      <w:r>
        <w:rPr>
          <w:rFonts w:cstheme="minorHAnsi"/>
        </w:rPr>
        <w:t>W</w:t>
      </w:r>
      <w:r w:rsidR="002E2C0D" w:rsidRPr="00E02174">
        <w:rPr>
          <w:rFonts w:cstheme="minorHAnsi"/>
        </w:rPr>
        <w:t>e considered ‘distributed’ and ‘</w:t>
      </w:r>
      <w:r w:rsidR="002E2C0D">
        <w:rPr>
          <w:rFonts w:cstheme="minorHAnsi"/>
        </w:rPr>
        <w:t>consecutive</w:t>
      </w:r>
      <w:r w:rsidR="002E2C0D" w:rsidRPr="00E02174">
        <w:rPr>
          <w:rFonts w:cstheme="minorHAnsi"/>
        </w:rPr>
        <w:t xml:space="preserve">’ strategies to sample BP during sleep. The distributed strategy used BP with intervals between measurements spanning at least 1 hour, whereas the </w:t>
      </w:r>
      <w:r w:rsidR="002E2C0D">
        <w:rPr>
          <w:rFonts w:cstheme="minorHAnsi"/>
        </w:rPr>
        <w:t>consecutive</w:t>
      </w:r>
      <w:r w:rsidR="002E2C0D" w:rsidRPr="00E02174">
        <w:rPr>
          <w:rFonts w:cstheme="minorHAnsi"/>
        </w:rPr>
        <w:t xml:space="preserve"> strategy used consecutive measurements of BP (</w:t>
      </w:r>
      <w:r w:rsidR="002E2C0D" w:rsidRPr="00E02174">
        <w:rPr>
          <w:rFonts w:cstheme="minorHAnsi"/>
          <w:b/>
        </w:rPr>
        <w:t>Figure 1</w:t>
      </w:r>
      <w:r w:rsidR="002E2C0D" w:rsidRPr="00E02174">
        <w:rPr>
          <w:rFonts w:cstheme="minorHAnsi"/>
        </w:rPr>
        <w:t>). We considered 25 and 12 varia</w:t>
      </w:r>
      <w:r w:rsidR="002E2C0D">
        <w:rPr>
          <w:rFonts w:cstheme="minorHAnsi"/>
        </w:rPr>
        <w:t xml:space="preserve">tions </w:t>
      </w:r>
      <w:r w:rsidR="002E2C0D" w:rsidRPr="00E02174">
        <w:rPr>
          <w:rFonts w:cstheme="minorHAnsi"/>
        </w:rPr>
        <w:t xml:space="preserve">of the distributed and </w:t>
      </w:r>
      <w:r w:rsidR="002E2C0D">
        <w:rPr>
          <w:rFonts w:cstheme="minorHAnsi"/>
        </w:rPr>
        <w:t>consecutive</w:t>
      </w:r>
      <w:r w:rsidR="002E2C0D" w:rsidRPr="00E02174">
        <w:rPr>
          <w:rFonts w:cstheme="minorHAnsi"/>
        </w:rPr>
        <w:t xml:space="preserve"> strategies, respectively, and implemented each varia</w:t>
      </w:r>
      <w:r w:rsidR="002E2C0D">
        <w:rPr>
          <w:rFonts w:cstheme="minorHAnsi"/>
        </w:rPr>
        <w:t>tion</w:t>
      </w:r>
      <w:r w:rsidR="002E2C0D" w:rsidRPr="00E02174">
        <w:rPr>
          <w:rFonts w:cstheme="minorHAnsi"/>
        </w:rPr>
        <w:t xml:space="preserve"> according to 2 separate time structures</w:t>
      </w:r>
      <w:r w:rsidR="00FE68B3">
        <w:rPr>
          <w:rFonts w:cstheme="minorHAnsi"/>
        </w:rPr>
        <w:t>:</w:t>
      </w:r>
      <w:r w:rsidR="002E2C0D" w:rsidRPr="00E02174">
        <w:rPr>
          <w:rFonts w:cstheme="minorHAnsi"/>
        </w:rPr>
        <w:t xml:space="preserve"> time since midnight and time since falling asleep. In total, we evaluated (25 + 12) * 2 = 74 different </w:t>
      </w:r>
      <w:r w:rsidR="002E2C0D">
        <w:rPr>
          <w:rFonts w:cstheme="minorHAnsi"/>
        </w:rPr>
        <w:t xml:space="preserve">variations on sampling </w:t>
      </w:r>
      <w:r w:rsidR="002E2C0D" w:rsidRPr="00E02174">
        <w:rPr>
          <w:rFonts w:cstheme="minorHAnsi"/>
        </w:rPr>
        <w:t xml:space="preserve">BP. </w:t>
      </w:r>
    </w:p>
    <w:p w14:paraId="03FF5E72" w14:textId="4BEADA21" w:rsidR="00B542D7" w:rsidRDefault="00B542D7" w:rsidP="002E2C0D">
      <w:pPr>
        <w:spacing w:line="480" w:lineRule="auto"/>
        <w:contextualSpacing/>
        <w:rPr>
          <w:rFonts w:cstheme="minorHAnsi"/>
        </w:rPr>
      </w:pPr>
    </w:p>
    <w:p w14:paraId="0BBF0626" w14:textId="7C72FE72" w:rsidR="00B542D7" w:rsidRPr="00B542D7" w:rsidRDefault="00B542D7" w:rsidP="002E2C0D">
      <w:pPr>
        <w:spacing w:line="480" w:lineRule="auto"/>
        <w:contextualSpacing/>
        <w:rPr>
          <w:rFonts w:cstheme="minorHAnsi"/>
          <w:i/>
        </w:rPr>
      </w:pPr>
      <w:r>
        <w:rPr>
          <w:rFonts w:cstheme="minorHAnsi"/>
          <w:i/>
        </w:rPr>
        <w:t>Nocturnal hypertension</w:t>
      </w:r>
    </w:p>
    <w:p w14:paraId="640A4127" w14:textId="7FD5EDE7" w:rsidR="002E2C0D" w:rsidRDefault="00B542D7" w:rsidP="002E2C0D">
      <w:pPr>
        <w:spacing w:line="480" w:lineRule="auto"/>
        <w:contextualSpacing/>
        <w:rPr>
          <w:rFonts w:cstheme="minorHAnsi"/>
        </w:rPr>
      </w:pPr>
      <w:r w:rsidRPr="00B542D7">
        <w:rPr>
          <w:rFonts w:cstheme="minorHAnsi"/>
          <w:bCs/>
        </w:rPr>
        <w:t xml:space="preserve">For JHS and CARDIA participants, nocturnal hypertension </w:t>
      </w:r>
      <w:r>
        <w:rPr>
          <w:rFonts w:cstheme="minorHAnsi"/>
          <w:bCs/>
        </w:rPr>
        <w:t xml:space="preserve">according to ABPM </w:t>
      </w:r>
      <w:r w:rsidRPr="00B542D7">
        <w:rPr>
          <w:rFonts w:cstheme="minorHAnsi"/>
          <w:bCs/>
        </w:rPr>
        <w:t xml:space="preserve">was defined by a mean SBP ≥120 mm Hg or mean DBP ≥70 mm Hg based on all valid BP measurements during sleep. </w:t>
      </w:r>
      <w:r w:rsidR="000E0D29">
        <w:rPr>
          <w:rFonts w:cstheme="minorHAnsi"/>
        </w:rPr>
        <w:t xml:space="preserve">For all </w:t>
      </w:r>
      <w:r>
        <w:rPr>
          <w:rFonts w:cstheme="minorHAnsi"/>
        </w:rPr>
        <w:t xml:space="preserve">BP sampling </w:t>
      </w:r>
      <w:r w:rsidR="000E0D29">
        <w:rPr>
          <w:rFonts w:cstheme="minorHAnsi"/>
        </w:rPr>
        <w:t xml:space="preserve">variations, nocturnal hypertension was </w:t>
      </w:r>
      <w:r w:rsidR="000E0D29" w:rsidRPr="000E0D29">
        <w:rPr>
          <w:rFonts w:cstheme="minorHAnsi"/>
          <w:bCs/>
        </w:rPr>
        <w:t xml:space="preserve">defined </w:t>
      </w:r>
      <w:r>
        <w:rPr>
          <w:rFonts w:cstheme="minorHAnsi"/>
          <w:bCs/>
        </w:rPr>
        <w:t>with the same BP thresholds but using the mean of</w:t>
      </w:r>
      <w:r w:rsidR="000E0D29">
        <w:rPr>
          <w:rFonts w:cstheme="minorHAnsi"/>
          <w:bCs/>
        </w:rPr>
        <w:t xml:space="preserve"> the 2 to 4 sampled BP measurements</w:t>
      </w:r>
      <w:r w:rsidR="000E0D29" w:rsidRPr="000E0D29">
        <w:rPr>
          <w:rFonts w:cstheme="minorHAnsi"/>
          <w:bCs/>
        </w:rPr>
        <w:t>.</w:t>
      </w:r>
    </w:p>
    <w:p w14:paraId="04ECFCE9" w14:textId="6C2F9EF9" w:rsidR="00E433C0" w:rsidRDefault="00E433C0" w:rsidP="004A6063">
      <w:pPr>
        <w:spacing w:line="480" w:lineRule="auto"/>
        <w:contextualSpacing/>
        <w:rPr>
          <w:rFonts w:cstheme="minorHAnsi"/>
        </w:rPr>
      </w:pPr>
    </w:p>
    <w:p w14:paraId="191F8651" w14:textId="1317D365" w:rsidR="004A6063" w:rsidRPr="00E02174" w:rsidRDefault="005E585F" w:rsidP="004A6063">
      <w:pPr>
        <w:spacing w:line="480" w:lineRule="auto"/>
        <w:contextualSpacing/>
        <w:rPr>
          <w:rFonts w:cstheme="minorHAnsi"/>
          <w:bCs/>
          <w:i/>
        </w:rPr>
      </w:pPr>
      <w:r>
        <w:rPr>
          <w:rFonts w:cstheme="minorHAnsi"/>
          <w:bCs/>
          <w:i/>
        </w:rPr>
        <w:t>L</w:t>
      </w:r>
      <w:r w:rsidR="004A6063" w:rsidRPr="00E02174">
        <w:rPr>
          <w:rFonts w:cstheme="minorHAnsi"/>
          <w:bCs/>
          <w:i/>
        </w:rPr>
        <w:t xml:space="preserve">eft ventricular hypertrophy and albuminuria </w:t>
      </w:r>
    </w:p>
    <w:p w14:paraId="1DBB572D" w14:textId="729FB355" w:rsidR="004A6063" w:rsidRPr="00E02174" w:rsidRDefault="00C82D3F" w:rsidP="004A6063">
      <w:pPr>
        <w:spacing w:line="480" w:lineRule="auto"/>
        <w:contextualSpacing/>
        <w:rPr>
          <w:rFonts w:cstheme="minorHAnsi"/>
          <w:bCs/>
          <w:i/>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 xml:space="preserve">recommendations </w:t>
      </w:r>
      <w:r w:rsidR="00A61946">
        <w:rPr>
          <w:rFonts w:cstheme="minorHAnsi"/>
          <w:bCs/>
        </w:rPr>
        <w:lastRenderedPageBreak/>
        <w:t>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2F5A83B6" w14:textId="77777777" w:rsidR="004A6063" w:rsidRPr="00E02174" w:rsidRDefault="004A6063" w:rsidP="004A6063">
      <w:pPr>
        <w:spacing w:line="480" w:lineRule="auto"/>
        <w:contextualSpacing/>
        <w:rPr>
          <w:rFonts w:cstheme="minorHAnsi"/>
          <w:i/>
        </w:rPr>
      </w:pPr>
    </w:p>
    <w:p w14:paraId="7E166E4A" w14:textId="77777777" w:rsidR="00A73AC3" w:rsidRPr="00E02174" w:rsidRDefault="00A73AC3" w:rsidP="00A73AC3">
      <w:pPr>
        <w:spacing w:line="480" w:lineRule="auto"/>
        <w:contextualSpacing/>
        <w:rPr>
          <w:rFonts w:cstheme="minorHAnsi"/>
          <w:i/>
        </w:rPr>
      </w:pPr>
      <w:r w:rsidRPr="00E02174">
        <w:rPr>
          <w:rFonts w:cstheme="minorHAnsi"/>
          <w:i/>
        </w:rPr>
        <w:t>Statistical analyses</w:t>
      </w:r>
    </w:p>
    <w:p w14:paraId="36DE735E" w14:textId="76B5E7C1" w:rsidR="005E585F"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A874EF">
        <w:rPr>
          <w:rFonts w:cstheme="minorHAnsi"/>
        </w:rPr>
        <w:t xml:space="preserve"> </w:t>
      </w:r>
      <w:r w:rsidR="00A874EF" w:rsidRPr="00A874EF">
        <w:rPr>
          <w:rFonts w:cstheme="minorHAnsi"/>
        </w:rPr>
        <w:t>The count and percent of missing values for each study variable were examined.</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r w:rsidR="005E585F">
        <w:rPr>
          <w:rFonts w:cstheme="minorHAnsi"/>
        </w:rPr>
        <w:t xml:space="preserve"> </w:t>
      </w:r>
    </w:p>
    <w:p w14:paraId="3B88DBD0" w14:textId="77777777" w:rsidR="00A874EF" w:rsidRDefault="00A874EF" w:rsidP="00A73AC3">
      <w:pPr>
        <w:spacing w:line="480" w:lineRule="auto"/>
        <w:contextualSpacing/>
        <w:rPr>
          <w:rFonts w:cstheme="minorHAnsi"/>
        </w:rPr>
      </w:pPr>
    </w:p>
    <w:p w14:paraId="4FDB4CC9" w14:textId="400BE0D7" w:rsidR="00A874EF" w:rsidRDefault="005E585F" w:rsidP="004A6063">
      <w:pPr>
        <w:spacing w:line="480" w:lineRule="auto"/>
        <w:contextualSpacing/>
        <w:rPr>
          <w:rFonts w:cstheme="minorHAnsi"/>
        </w:rPr>
      </w:pPr>
      <w:r>
        <w:rPr>
          <w:rFonts w:cstheme="minorHAnsi"/>
        </w:rPr>
        <w:t xml:space="preserve">We </w:t>
      </w:r>
      <w:r w:rsidR="00AC09FA" w:rsidRPr="00AC09FA">
        <w:rPr>
          <w:rFonts w:cstheme="minorHAnsi"/>
        </w:rPr>
        <w:t>comput</w:t>
      </w:r>
      <w:r>
        <w:rPr>
          <w:rFonts w:cstheme="minorHAnsi"/>
        </w:rPr>
        <w:t xml:space="preserve">ed </w:t>
      </w:r>
      <w:r w:rsidR="00AC09FA" w:rsidRPr="00AC09FA">
        <w:rPr>
          <w:rFonts w:cstheme="minorHAnsi"/>
        </w:rPr>
        <w:t>each BP sampling variations’ chance-corrected agreement (i.e., Kappa statistic)</w:t>
      </w:r>
      <w:r>
        <w:rPr>
          <w:rFonts w:cstheme="minorHAnsi"/>
        </w:rPr>
        <w:t xml:space="preserve"> </w:t>
      </w:r>
      <w:r w:rsidR="00AC09FA" w:rsidRPr="00AC09FA">
        <w:rPr>
          <w:rFonts w:cstheme="minorHAnsi"/>
        </w:rPr>
        <w:t>with sampling BP throughout sleep</w:t>
      </w:r>
      <w:r w:rsidR="00B542D7">
        <w:rPr>
          <w:rFonts w:cstheme="minorHAnsi"/>
        </w:rPr>
        <w:t xml:space="preserve"> for identifying nocturnal hypertension</w:t>
      </w:r>
      <w:r w:rsidR="00AC09FA">
        <w:rPr>
          <w:rFonts w:cstheme="minorHAnsi"/>
        </w:rPr>
        <w:t>.</w:t>
      </w:r>
      <w:r w:rsidR="00A874EF">
        <w:rPr>
          <w:rFonts w:cstheme="minorHAnsi"/>
        </w:rPr>
        <w:t xml:space="preserve"> </w:t>
      </w:r>
      <w:r w:rsidR="00A874EF" w:rsidRPr="00A874EF">
        <w:rPr>
          <w:rFonts w:cstheme="minorHAnsi"/>
        </w:rPr>
        <w:t xml:space="preserve">To assess the consistency of our findings, we calculated the Spearman rank order correlation coefficient for rankings of BP sampling variations </w:t>
      </w:r>
      <w:r w:rsidR="00A874EF">
        <w:rPr>
          <w:rFonts w:cstheme="minorHAnsi"/>
        </w:rPr>
        <w:t xml:space="preserve">by Kappa statistic </w:t>
      </w:r>
      <w:r w:rsidR="00A874EF" w:rsidRPr="00A874EF">
        <w:rPr>
          <w:rFonts w:cstheme="minorHAnsi"/>
        </w:rPr>
        <w:t>in the JHS and CARDIA study.</w:t>
      </w:r>
      <w:r w:rsidR="00A874EF">
        <w:rPr>
          <w:rFonts w:cstheme="minorHAnsi"/>
        </w:rPr>
        <w:t xml:space="preserve"> </w:t>
      </w:r>
      <w:r w:rsidR="004002C5" w:rsidRPr="004002C5">
        <w:rPr>
          <w:rFonts w:cstheme="minorHAnsi"/>
        </w:rPr>
        <w:t xml:space="preserve">We </w:t>
      </w:r>
      <w:r w:rsidR="00AC09FA">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 xml:space="preserve">and </w:t>
      </w:r>
      <w:r w:rsidR="00A874EF">
        <w:rPr>
          <w:rFonts w:cstheme="minorHAnsi"/>
        </w:rPr>
        <w:t>sampling BP</w:t>
      </w:r>
      <w:r w:rsidR="004002C5" w:rsidRPr="004002C5">
        <w:rPr>
          <w:rFonts w:cstheme="minorHAnsi"/>
        </w:rPr>
        <w:t xml:space="preserve"> throughout sleep</w:t>
      </w:r>
      <w:r w:rsidR="00AC09FA">
        <w:rPr>
          <w:rFonts w:cstheme="minorHAnsi"/>
        </w:rPr>
        <w:t>.</w:t>
      </w:r>
      <w:r w:rsidR="00651A23">
        <w:rPr>
          <w:rFonts w:cstheme="minorHAnsi"/>
        </w:rPr>
        <w:t xml:space="preserve"> </w:t>
      </w:r>
    </w:p>
    <w:p w14:paraId="22BD7B50" w14:textId="77777777" w:rsidR="00A874EF" w:rsidRDefault="00A874EF" w:rsidP="004A6063">
      <w:pPr>
        <w:spacing w:line="480" w:lineRule="auto"/>
        <w:contextualSpacing/>
        <w:rPr>
          <w:rFonts w:cstheme="minorHAnsi"/>
        </w:rPr>
      </w:pPr>
    </w:p>
    <w:p w14:paraId="358E24DA" w14:textId="28AE751C" w:rsidR="004A6063" w:rsidRDefault="004A6063" w:rsidP="004A6063">
      <w:pPr>
        <w:spacing w:line="480" w:lineRule="auto"/>
        <w:contextualSpacing/>
        <w:rPr>
          <w:rFonts w:cstheme="minorHAnsi"/>
        </w:rPr>
      </w:pPr>
      <w:r w:rsidRPr="00E02174">
        <w:rPr>
          <w:rFonts w:cstheme="minorHAnsi"/>
        </w:rPr>
        <w:lastRenderedPageBreak/>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5E585F">
        <w:rPr>
          <w:rFonts w:cstheme="minorHAnsi"/>
        </w:rPr>
        <w:t>, e</w:t>
      </w:r>
      <w:r w:rsidR="00D26FC4" w:rsidRPr="00E02174">
        <w:rPr>
          <w:rFonts w:cstheme="minorHAnsi"/>
        </w:rPr>
        <w:t xml:space="preserve">ach </w:t>
      </w:r>
      <w:r w:rsidR="00A874EF">
        <w:rPr>
          <w:rFonts w:cstheme="minorHAnsi"/>
        </w:rPr>
        <w:t>containing</w:t>
      </w:r>
      <w:r w:rsidR="00D26FC4" w:rsidRPr="00E02174">
        <w:rPr>
          <w:rFonts w:cstheme="minorHAnsi"/>
        </w:rPr>
        <w:t xml:space="preserve"> </w:t>
      </w:r>
      <w:r w:rsidR="00BC08FD">
        <w:rPr>
          <w:rFonts w:cstheme="minorHAnsi"/>
        </w:rPr>
        <w:t>BP sampling variations</w:t>
      </w:r>
      <w:r w:rsidR="00D26FC4" w:rsidRPr="00E02174">
        <w:rPr>
          <w:rFonts w:cstheme="minorHAnsi"/>
        </w:rPr>
        <w:t xml:space="preserve"> </w:t>
      </w:r>
      <w:r w:rsidR="005E585F">
        <w:rPr>
          <w:rFonts w:cstheme="minorHAnsi"/>
        </w:rPr>
        <w:t xml:space="preserve">using the same </w:t>
      </w:r>
      <w:r w:rsidR="00D26FC4" w:rsidRPr="00E02174">
        <w:rPr>
          <w:rFonts w:cstheme="minorHAnsi"/>
        </w:rPr>
        <w:t>number of measurements</w:t>
      </w:r>
      <w:r w:rsidR="005E585F">
        <w:rPr>
          <w:rFonts w:cstheme="minorHAnsi"/>
        </w:rPr>
        <w:t xml:space="preserve"> (i.e., 2, 3, or 4),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w:t>
      </w:r>
      <w:r w:rsidR="005E585F">
        <w:rPr>
          <w:rFonts w:cstheme="minorHAnsi"/>
        </w:rPr>
        <w:t>,</w:t>
      </w:r>
      <w:r w:rsidR="00BC08FD">
        <w:rPr>
          <w:rFonts w:cstheme="minorHAnsi"/>
        </w:rPr>
        <w:t xml:space="preserve"> and time structure (i.e., time since midnight or time since falling asleep)</w:t>
      </w:r>
      <w:r w:rsidRPr="00E02174">
        <w:rPr>
          <w:rFonts w:cstheme="minorHAnsi"/>
        </w:rPr>
        <w:t xml:space="preserve">. </w:t>
      </w:r>
      <w:r w:rsidR="00A874EF">
        <w:rPr>
          <w:rFonts w:cstheme="minorHAnsi"/>
        </w:rPr>
        <w:t>We identified</w:t>
      </w:r>
      <w:r w:rsidRPr="00E02174">
        <w:rPr>
          <w:rFonts w:cstheme="minorHAnsi"/>
        </w:rPr>
        <w:t xml:space="preserve"> the 12</w:t>
      </w:r>
      <w:r w:rsidR="005E585F">
        <w:rPr>
          <w:rFonts w:cstheme="minorHAnsi"/>
        </w:rPr>
        <w:t xml:space="preserve"> ‘best’</w:t>
      </w:r>
      <w:r w:rsidRPr="00E02174">
        <w:rPr>
          <w:rFonts w:cstheme="minorHAnsi"/>
        </w:rPr>
        <w:t xml:space="preserve">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w:t>
      </w:r>
      <w:r w:rsidR="005E585F">
        <w:rPr>
          <w:rFonts w:cstheme="minorHAnsi"/>
        </w:rPr>
        <w:t xml:space="preserve">that obtained </w:t>
      </w:r>
      <w:r w:rsidRPr="00E02174">
        <w:rPr>
          <w:rFonts w:cstheme="minorHAnsi"/>
        </w:rPr>
        <w:t xml:space="preserve">the highest </w:t>
      </w:r>
      <w:r w:rsidR="00A73AC3" w:rsidRPr="00E02174">
        <w:rPr>
          <w:rFonts w:cstheme="minorHAnsi"/>
        </w:rPr>
        <w:t>overall Kappa statistics</w:t>
      </w:r>
      <w:r w:rsidR="00A874EF">
        <w:rPr>
          <w:rFonts w:cstheme="minorHAnsi"/>
        </w:rPr>
        <w:t xml:space="preserve"> within their group and </w:t>
      </w:r>
      <w:r w:rsidRPr="00E02174">
        <w:rPr>
          <w:rFonts w:cstheme="minorHAnsi"/>
        </w:rPr>
        <w:t>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 xml:space="preserve">differences in Kappa statistics between </w:t>
      </w:r>
      <w:r w:rsidR="00A874EF">
        <w:rPr>
          <w:rFonts w:cstheme="minorHAnsi"/>
        </w:rPr>
        <w:t xml:space="preserve">these </w:t>
      </w:r>
      <w:r w:rsidRPr="00E02174">
        <w:rPr>
          <w:rFonts w:cstheme="minorHAnsi"/>
        </w:rPr>
        <w:t>BP sampling varia</w:t>
      </w:r>
      <w:r w:rsidR="00A874EF">
        <w:rPr>
          <w:rFonts w:cstheme="minorHAnsi"/>
        </w:rPr>
        <w:t>tions</w:t>
      </w:r>
      <w:r w:rsidRPr="00E02174">
        <w:rPr>
          <w:rFonts w:cstheme="minorHAnsi"/>
        </w:rPr>
        <w:t>.</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w:t>
      </w:r>
    </w:p>
    <w:p w14:paraId="4F1ABFE9" w14:textId="04512784" w:rsidR="00B36CEA" w:rsidRDefault="00B36CEA" w:rsidP="004A6063">
      <w:pPr>
        <w:spacing w:line="480" w:lineRule="auto"/>
        <w:contextualSpacing/>
        <w:rPr>
          <w:rFonts w:cstheme="minorHAnsi"/>
        </w:rPr>
      </w:pPr>
    </w:p>
    <w:p w14:paraId="50411E1E" w14:textId="77777777"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7B08C75D" w14:textId="18C78880" w:rsidR="00D70D3C" w:rsidRDefault="004A6063" w:rsidP="004A6063">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 xml:space="preserve">C-statistics were </w:t>
      </w:r>
      <w:r w:rsidR="00A874EF">
        <w:rPr>
          <w:rFonts w:cstheme="minorHAnsi"/>
        </w:rPr>
        <w:t>estimated</w:t>
      </w:r>
      <w:r w:rsidR="00CA63F8">
        <w:rPr>
          <w:rFonts w:cstheme="minorHAnsi"/>
        </w:rPr>
        <w:t xml:space="preserve"> 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20DC5C88" w14:textId="77777777" w:rsidR="00A874EF" w:rsidRPr="00E02174" w:rsidRDefault="00A874EF" w:rsidP="004A6063">
      <w:pPr>
        <w:spacing w:line="480" w:lineRule="auto"/>
        <w:contextualSpacing/>
        <w:rPr>
          <w:rFonts w:cstheme="minorHAnsi"/>
        </w:rPr>
      </w:pPr>
    </w:p>
    <w:p w14:paraId="1AD53A17" w14:textId="77777777" w:rsidR="004A6063" w:rsidRPr="00E02174" w:rsidRDefault="004A6063" w:rsidP="004A6063">
      <w:pPr>
        <w:spacing w:line="480" w:lineRule="auto"/>
        <w:contextualSpacing/>
        <w:rPr>
          <w:rFonts w:cstheme="minorHAnsi"/>
          <w:b/>
        </w:rPr>
      </w:pPr>
      <w:r w:rsidRPr="00E02174">
        <w:rPr>
          <w:rFonts w:cstheme="minorHAnsi"/>
          <w:b/>
        </w:rPr>
        <w:t>Results</w:t>
      </w:r>
    </w:p>
    <w:p w14:paraId="01224F37" w14:textId="7E6F0F7E"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 xml:space="preserve">Table </w:t>
      </w:r>
      <w:r w:rsidR="004A6063" w:rsidRPr="00E02174">
        <w:rPr>
          <w:rFonts w:cstheme="minorHAnsi"/>
          <w:b/>
        </w:rPr>
        <w:lastRenderedPageBreak/>
        <w:t>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r w:rsidR="00E02B52" w:rsidRPr="00E02B52">
        <w:rPr>
          <w:rFonts w:cstheme="minorHAnsi"/>
        </w:rPr>
        <w:t>There were no missing data for the primary study variables (asleep SBP and DBP), so a complete case analysis was performed.</w:t>
      </w:r>
    </w:p>
    <w:p w14:paraId="1C458FB4" w14:textId="77777777" w:rsidR="004A6063" w:rsidRDefault="004A6063" w:rsidP="004A6063">
      <w:pPr>
        <w:spacing w:line="480" w:lineRule="auto"/>
        <w:contextualSpacing/>
        <w:rPr>
          <w:rFonts w:cstheme="minorHAnsi"/>
        </w:rPr>
      </w:pPr>
    </w:p>
    <w:p w14:paraId="33A6B200"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072E8C27" w14:textId="77777777" w:rsidR="00E02B52" w:rsidRPr="00E02B52" w:rsidRDefault="00B36CEA" w:rsidP="00E02B52">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JHS: 0.83).  For CARDIA participants, the highest 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r w:rsidR="00E02B52" w:rsidRPr="00E02B52">
        <w:rPr>
          <w:rFonts w:cstheme="minorHAnsi"/>
        </w:rPr>
        <w:t xml:space="preserve">The overall correlations between the JHS and CARDIA study rankings of BP sampling variants according to the mean absolute difference in SBP, mean absolute difference in DBP, and Kappa statistics were 0.92, 0.93, and 0.78, respectively. </w:t>
      </w:r>
    </w:p>
    <w:p w14:paraId="1D078587" w14:textId="77777777" w:rsidR="00B36CEA" w:rsidRPr="00B36CEA" w:rsidRDefault="00B36CEA" w:rsidP="00B36CEA">
      <w:pPr>
        <w:spacing w:line="480" w:lineRule="auto"/>
        <w:contextualSpacing/>
        <w:rPr>
          <w:rFonts w:cstheme="minorHAnsi"/>
        </w:rPr>
      </w:pPr>
    </w:p>
    <w:p w14:paraId="449A4DDE" w14:textId="77777777" w:rsidR="00905A55" w:rsidRDefault="00905A55" w:rsidP="00654B4A">
      <w:pPr>
        <w:spacing w:line="480" w:lineRule="auto"/>
        <w:contextualSpacing/>
        <w:rPr>
          <w:rFonts w:cstheme="minorHAnsi"/>
          <w:i/>
        </w:rPr>
      </w:pPr>
    </w:p>
    <w:p w14:paraId="6EAA1A38" w14:textId="0358F916"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0EBCD354" w14:textId="3E3AE410" w:rsidR="00905A55" w:rsidRDefault="00E02B52" w:rsidP="00F61143">
      <w:pPr>
        <w:spacing w:line="480" w:lineRule="auto"/>
        <w:contextualSpacing/>
        <w:rPr>
          <w:rFonts w:cstheme="minorHAnsi"/>
        </w:rPr>
      </w:pPr>
      <w:r>
        <w:rPr>
          <w:rFonts w:cstheme="minorHAnsi"/>
        </w:rPr>
        <w:t>T</w:t>
      </w:r>
      <w:r w:rsidR="00A05465">
        <w:rPr>
          <w:rFonts w:cstheme="minorHAnsi"/>
        </w:rPr>
        <w:t xml:space="preserve">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sidR="004E0A1E">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1B3ACD">
        <w:rPr>
          <w:rFonts w:cstheme="minorHAnsi"/>
        </w:rPr>
        <w:t>2</w:t>
      </w:r>
      <w:r w:rsidR="004827E7">
        <w:rPr>
          <w:rFonts w:cstheme="minorHAnsi"/>
        </w:rPr>
        <w:t xml:space="preserve"> (95% CI -0.002</w:t>
      </w:r>
      <w:r w:rsidR="001B3ACD">
        <w:rPr>
          <w:rFonts w:cstheme="minorHAnsi"/>
        </w:rPr>
        <w:t>8</w:t>
      </w:r>
      <w:r w:rsidR="004827E7">
        <w:rPr>
          <w:rFonts w:cstheme="minorHAnsi"/>
        </w:rPr>
        <w:t xml:space="preserve"> – 0.077</w:t>
      </w:r>
      <w:r w:rsidR="00EB0C02">
        <w:rPr>
          <w:rFonts w:cstheme="minorHAnsi"/>
        </w:rPr>
        <w:t>9</w:t>
      </w:r>
      <w:r w:rsidR="004827E7">
        <w:rPr>
          <w:rFonts w:cstheme="minorHAnsi"/>
        </w:rPr>
        <w:t>) and 0.004</w:t>
      </w:r>
      <w:r w:rsidR="001B3ACD">
        <w:rPr>
          <w:rFonts w:cstheme="minorHAnsi"/>
        </w:rPr>
        <w:t>5</w:t>
      </w:r>
      <w:r w:rsidR="004827E7">
        <w:rPr>
          <w:rFonts w:cstheme="minorHAnsi"/>
        </w:rPr>
        <w:t xml:space="preserve"> (95% CI -0.0</w:t>
      </w:r>
      <w:r w:rsidR="001B3ACD">
        <w:rPr>
          <w:rFonts w:cstheme="minorHAnsi"/>
        </w:rPr>
        <w:t>398</w:t>
      </w:r>
      <w:r w:rsidR="004827E7">
        <w:rPr>
          <w:rFonts w:cstheme="minorHAnsi"/>
        </w:rPr>
        <w:t xml:space="preserve"> – 0.04</w:t>
      </w:r>
      <w:r w:rsidR="001B3ACD">
        <w:rPr>
          <w:rFonts w:cstheme="minorHAnsi"/>
        </w:rPr>
        <w:t>94</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w:t>
      </w:r>
      <w:r w:rsidR="004827E7">
        <w:rPr>
          <w:rFonts w:cstheme="minorHAnsi"/>
        </w:rPr>
        <w:lastRenderedPageBreak/>
        <w:t xml:space="preserve">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792E">
        <w:rPr>
          <w:rFonts w:cstheme="minorHAnsi"/>
        </w:rPr>
        <w:t>9</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D85E90">
        <w:rPr>
          <w:rFonts w:cstheme="minorHAnsi"/>
        </w:rPr>
        <w:t>62</w:t>
      </w:r>
      <w:r w:rsidR="00002748">
        <w:rPr>
          <w:rFonts w:cstheme="minorHAnsi"/>
        </w:rPr>
        <w:t xml:space="preserve"> (95% CI </w:t>
      </w:r>
      <w:r w:rsidR="004827E7" w:rsidRPr="004827E7">
        <w:rPr>
          <w:rFonts w:cstheme="minorHAnsi"/>
        </w:rPr>
        <w:t>0.0</w:t>
      </w:r>
      <w:r w:rsidR="00002748">
        <w:rPr>
          <w:rFonts w:cstheme="minorHAnsi"/>
        </w:rPr>
        <w:t>1</w:t>
      </w:r>
      <w:r w:rsidR="00D85E90">
        <w:rPr>
          <w:rFonts w:cstheme="minorHAnsi"/>
        </w:rPr>
        <w:t>39</w:t>
      </w:r>
      <w:r w:rsidR="004827E7" w:rsidRPr="004827E7">
        <w:rPr>
          <w:rFonts w:cstheme="minorHAnsi"/>
        </w:rPr>
        <w:t xml:space="preserve"> – 0.</w:t>
      </w:r>
      <w:r w:rsidR="00002748">
        <w:rPr>
          <w:rFonts w:cstheme="minorHAnsi"/>
        </w:rPr>
        <w:t>10</w:t>
      </w:r>
      <w:r w:rsidR="00D85E90">
        <w:rPr>
          <w:rFonts w:cstheme="minorHAnsi"/>
        </w:rPr>
        <w:t>2</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3D535DDF" w14:textId="77777777" w:rsidR="00C86C9F" w:rsidRPr="00C86C9F" w:rsidRDefault="00C86C9F" w:rsidP="00B36CEA">
      <w:pPr>
        <w:spacing w:line="480" w:lineRule="auto"/>
        <w:contextualSpacing/>
        <w:rPr>
          <w:rFonts w:cstheme="minorHAnsi"/>
        </w:rPr>
      </w:pPr>
    </w:p>
    <w:p w14:paraId="4244FB92"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6B73D56C" w14:textId="77777777" w:rsidR="004A6063" w:rsidRPr="00006A1B" w:rsidRDefault="00FB0CE7" w:rsidP="004A6063">
      <w:pPr>
        <w:spacing w:line="480" w:lineRule="auto"/>
        <w:contextualSpacing/>
        <w:rPr>
          <w:rFonts w:cstheme="minorHAnsi"/>
        </w:rPr>
      </w:pPr>
      <w:r>
        <w:rPr>
          <w:rFonts w:cstheme="minorHAnsi"/>
        </w:rPr>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1E70848C" w14:textId="004FD843" w:rsidR="004A6063" w:rsidRPr="00E02174" w:rsidRDefault="004A6063" w:rsidP="004A6063">
      <w:pPr>
        <w:spacing w:line="480" w:lineRule="auto"/>
        <w:contextualSpacing/>
        <w:rPr>
          <w:rFonts w:cstheme="minorHAnsi"/>
        </w:rPr>
      </w:pPr>
    </w:p>
    <w:p w14:paraId="5D99AD0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B909C6B" w14:textId="77777777"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w:t>
      </w:r>
      <w:r w:rsidR="002C1216">
        <w:rPr>
          <w:rFonts w:cstheme="minorHAnsi"/>
        </w:rPr>
        <w:lastRenderedPageBreak/>
        <w:t xml:space="preserve">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5CDA6C4" w14:textId="77777777" w:rsidR="004A6063" w:rsidRPr="00E02174" w:rsidRDefault="004A6063" w:rsidP="004A6063">
      <w:pPr>
        <w:spacing w:line="480" w:lineRule="auto"/>
        <w:contextualSpacing/>
        <w:rPr>
          <w:rFonts w:cstheme="minorHAnsi"/>
        </w:rPr>
      </w:pPr>
    </w:p>
    <w:p w14:paraId="5D836446" w14:textId="77777777"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 xml:space="preserve">Given that the median (interquartile range) number of successful BP readings during sleep </w:t>
      </w:r>
      <w:r w:rsidRPr="00E02174">
        <w:rPr>
          <w:rFonts w:cstheme="minorHAnsi"/>
        </w:rPr>
        <w:lastRenderedPageBreak/>
        <w:t>for JHS and CARDIA participants in the current study was 24 (22 - 27) and 16 (14 – 18), respectively</w:t>
      </w:r>
      <w:r w:rsidR="00573D48">
        <w:rPr>
          <w:rFonts w:cstheme="minorHAnsi"/>
        </w:rPr>
        <w:t xml:space="preserve">, </w:t>
      </w:r>
      <w:r w:rsidR="00143373">
        <w:rPr>
          <w:rFonts w:cstheme="minorHAnsi"/>
        </w:rPr>
        <w:t>BP monitoring may cause substantially less sleep disturbance if only four BP measurements are taken during sleep.</w:t>
      </w:r>
      <w:r w:rsidRPr="00E02174">
        <w:rPr>
          <w:rFonts w:cstheme="minorHAnsi"/>
        </w:rPr>
        <w:t xml:space="preserve"> </w:t>
      </w:r>
    </w:p>
    <w:p w14:paraId="14AABEAE" w14:textId="77777777" w:rsidR="004A6063" w:rsidRPr="00E02174" w:rsidRDefault="004A6063" w:rsidP="004A6063">
      <w:pPr>
        <w:spacing w:line="480" w:lineRule="auto"/>
        <w:contextualSpacing/>
        <w:rPr>
          <w:rFonts w:cstheme="minorHAnsi"/>
        </w:rPr>
      </w:pPr>
    </w:p>
    <w:p w14:paraId="7561C63D" w14:textId="77777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 xml:space="preserve">ampling BP at 2, 3, and 4 hours after sleep (the sampling variant studied by </w:t>
      </w:r>
      <w:proofErr w:type="spellStart"/>
      <w:r w:rsidRPr="00E02174">
        <w:rPr>
          <w:rFonts w:cstheme="minorHAnsi"/>
        </w:rPr>
        <w:t>Kario</w:t>
      </w:r>
      <w:proofErr w:type="spellEnd"/>
      <w:r w:rsidRPr="00E02174">
        <w:rPr>
          <w:rFonts w:cstheme="minorHAnsi"/>
        </w:rPr>
        <w:t xml:space="preserve">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42FF18BB" w14:textId="77777777" w:rsidR="004A6063" w:rsidRPr="00E02174" w:rsidRDefault="004A6063" w:rsidP="004A6063">
      <w:pPr>
        <w:spacing w:line="480" w:lineRule="auto"/>
        <w:contextualSpacing/>
        <w:rPr>
          <w:rFonts w:cstheme="minorHAnsi"/>
        </w:rPr>
      </w:pPr>
    </w:p>
    <w:p w14:paraId="4F64A077" w14:textId="77777777"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w:t>
      </w:r>
      <w:r w:rsidRPr="00E02174">
        <w:rPr>
          <w:rFonts w:cstheme="minorHAnsi"/>
        </w:rPr>
        <w:lastRenderedPageBreak/>
        <w:t xml:space="preserve">the current study excluded a substantial proportion of participants from each cohort. Results from the 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626CC999" w14:textId="77777777" w:rsidR="0091415D" w:rsidRDefault="0091415D" w:rsidP="004A6063">
      <w:pPr>
        <w:spacing w:line="480" w:lineRule="auto"/>
        <w:contextualSpacing/>
        <w:rPr>
          <w:rFonts w:cstheme="minorHAnsi"/>
        </w:rPr>
      </w:pPr>
    </w:p>
    <w:p w14:paraId="027EE0A8" w14:textId="77777777"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587D39FD" w14:textId="77777777" w:rsidR="004A6063" w:rsidRPr="00E02174" w:rsidRDefault="004A6063" w:rsidP="004A6063">
      <w:pPr>
        <w:rPr>
          <w:rFonts w:cstheme="minorHAnsi"/>
          <w:b/>
        </w:rPr>
      </w:pPr>
      <w:r w:rsidRPr="00E02174">
        <w:rPr>
          <w:rFonts w:cstheme="minorHAnsi"/>
          <w:b/>
        </w:rPr>
        <w:lastRenderedPageBreak/>
        <w:t>References</w:t>
      </w:r>
    </w:p>
    <w:p w14:paraId="57267827"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79DC4775"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12AE44CC"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42921229"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78CF96BE"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4ED6EDC9"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266D0E1D"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40C33D0F"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1D0A5014"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2FAECAC3"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5FA556DB"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6501FC5A"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183AFF03"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2A55C24D"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370BBDE5"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880BD53"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5DEC0FC3"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44259A49"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719CB25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2371B86D"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5CBCEFC2"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5746CE3A"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52625E5C"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22CAE0B7"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5C1B9888"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0515D252" w14:textId="77777777" w:rsidR="00897AE3" w:rsidRPr="00897AE3" w:rsidRDefault="004E0A1E" w:rsidP="00897AE3">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r w:rsidR="004A6063" w:rsidRPr="00E02174">
        <w:rPr>
          <w:rFonts w:cstheme="minorHAnsi"/>
        </w:rPr>
        <w:fldChar w:fldCharType="end"/>
      </w:r>
      <w:r w:rsidR="00897AE3">
        <w:rPr>
          <w:rFonts w:cstheme="minorHAnsi"/>
        </w:rPr>
        <w:t xml:space="preserve"> </w:t>
      </w:r>
      <w:r w:rsidR="00897AE3" w:rsidRPr="00897AE3">
        <w:br w:type="page"/>
      </w:r>
    </w:p>
    <w:p w14:paraId="31323BF4" w14:textId="77777777" w:rsidR="00897AE3" w:rsidRPr="00897AE3" w:rsidRDefault="00897AE3" w:rsidP="00897AE3">
      <w:r w:rsidRPr="00897AE3">
        <w:lastRenderedPageBreak/>
        <w:t>Table 1: Participant characteristics overall and stratified by study.</w:t>
      </w:r>
    </w:p>
    <w:tbl>
      <w:tblPr>
        <w:tblW w:w="10080" w:type="dxa"/>
        <w:jc w:val="center"/>
        <w:tblLayout w:type="fixed"/>
        <w:tblLook w:val="0420" w:firstRow="1" w:lastRow="0" w:firstColumn="0" w:lastColumn="0" w:noHBand="0" w:noVBand="1"/>
      </w:tblPr>
      <w:tblGrid>
        <w:gridCol w:w="4320"/>
        <w:gridCol w:w="1920"/>
        <w:gridCol w:w="1920"/>
        <w:gridCol w:w="1920"/>
      </w:tblGrid>
      <w:tr w:rsidR="00897AE3" w:rsidRPr="00897AE3" w14:paraId="0EDE7177" w14:textId="77777777" w:rsidTr="00121FE7">
        <w:trPr>
          <w:cantSplit/>
          <w:tblHeader/>
          <w:jc w:val="center"/>
        </w:trPr>
        <w:tc>
          <w:tcPr>
            <w:tcW w:w="62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32C0E7" w14:textId="77777777" w:rsidR="00897AE3" w:rsidRPr="00897AE3" w:rsidRDefault="00897AE3" w:rsidP="00897AE3">
            <w:pPr>
              <w:spacing w:before="40" w:after="40"/>
              <w:ind w:left="100" w:right="100"/>
            </w:pPr>
            <w:r w:rsidRPr="00897AE3">
              <w:rPr>
                <w:rFonts w:ascii="Calibri" w:eastAsia="Calibri" w:hAnsi="Calibri" w:cs="Calibri"/>
                <w:b/>
                <w:color w:val="000000"/>
              </w:rPr>
              <w:t xml:space="preserve"> </w:t>
            </w:r>
          </w:p>
        </w:tc>
        <w:tc>
          <w:tcPr>
            <w:tcW w:w="3840"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1F3FC7"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Study</w:t>
            </w:r>
          </w:p>
        </w:tc>
      </w:tr>
      <w:tr w:rsidR="00897AE3" w:rsidRPr="00897AE3" w14:paraId="7F6FF09A" w14:textId="77777777" w:rsidTr="00121FE7">
        <w:trPr>
          <w:cantSplit/>
          <w:tblHeader/>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B3903E" w14:textId="77777777" w:rsidR="00897AE3" w:rsidRPr="00897AE3" w:rsidRDefault="00897AE3" w:rsidP="00897AE3">
            <w:pPr>
              <w:spacing w:before="40" w:after="40"/>
              <w:ind w:left="100" w:right="100"/>
            </w:pPr>
            <w:r w:rsidRPr="00897AE3">
              <w:rPr>
                <w:rFonts w:ascii="Calibri" w:eastAsia="Calibri" w:hAnsi="Calibri" w:cs="Calibri"/>
                <w:b/>
                <w:color w:val="111111"/>
              </w:rPr>
              <w:t>Characteristic</w:t>
            </w:r>
            <w:r w:rsidRPr="00897AE3">
              <w:rPr>
                <w:rFonts w:ascii="Calibri" w:eastAsia="Calibri" w:hAnsi="Calibri" w:cs="Calibri"/>
                <w:b/>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B13BDE"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r w:rsidRPr="00897AE3">
              <w:rPr>
                <w:rFonts w:ascii="Calibri" w:eastAsia="Calibri" w:hAnsi="Calibri" w:cs="Calibri"/>
                <w:b/>
                <w:color w:val="111111"/>
              </w:rPr>
              <w:br/>
              <w:t>(N = 107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5286F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r w:rsidRPr="00897AE3">
              <w:rPr>
                <w:rFonts w:ascii="Calibri" w:eastAsia="Calibri" w:hAnsi="Calibri" w:cs="Calibri"/>
                <w:b/>
                <w:color w:val="111111"/>
              </w:rPr>
              <w:br/>
              <w:t>(N = 45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10B15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r w:rsidRPr="00897AE3">
              <w:rPr>
                <w:rFonts w:ascii="Calibri" w:eastAsia="Calibri" w:hAnsi="Calibri" w:cs="Calibri"/>
                <w:b/>
                <w:color w:val="111111"/>
              </w:rPr>
              <w:br/>
              <w:t>(N = 621)</w:t>
            </w:r>
          </w:p>
        </w:tc>
      </w:tr>
      <w:tr w:rsidR="00897AE3" w:rsidRPr="00897AE3" w14:paraId="2D8A7AAA"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6E4547" w14:textId="77777777" w:rsidR="00897AE3" w:rsidRPr="00897AE3" w:rsidRDefault="00897AE3" w:rsidP="00897AE3">
            <w:pPr>
              <w:spacing w:before="40" w:after="40"/>
              <w:ind w:left="100" w:right="100"/>
            </w:pPr>
            <w:r w:rsidRPr="00897AE3">
              <w:rPr>
                <w:rFonts w:ascii="Calibri" w:eastAsia="Calibri" w:hAnsi="Calibri" w:cs="Calibri"/>
                <w:color w:val="111111"/>
              </w:rPr>
              <w:t>Age, yea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6455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7.1 (8.5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3810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 (3.7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E9C7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8.8 (10.5)</w:t>
            </w:r>
          </w:p>
        </w:tc>
      </w:tr>
      <w:tr w:rsidR="00897AE3" w:rsidRPr="00897AE3" w14:paraId="1B28F1F6"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908E85" w14:textId="77777777" w:rsidR="00897AE3" w:rsidRPr="00897AE3" w:rsidRDefault="00897AE3" w:rsidP="00897AE3">
            <w:pPr>
              <w:spacing w:before="40" w:after="40"/>
              <w:ind w:left="100" w:right="100"/>
            </w:pPr>
            <w:r w:rsidRPr="00897AE3">
              <w:rPr>
                <w:rFonts w:ascii="Calibri" w:eastAsia="Calibri" w:hAnsi="Calibri" w:cs="Calibri"/>
                <w:color w:val="111111"/>
              </w:rPr>
              <w:t>Mal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B8581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1820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AA81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7</w:t>
            </w:r>
          </w:p>
        </w:tc>
      </w:tr>
      <w:tr w:rsidR="00897AE3" w:rsidRPr="00897AE3" w14:paraId="77F305F4"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D72078" w14:textId="77777777" w:rsidR="00897AE3" w:rsidRPr="00897AE3" w:rsidRDefault="00897AE3" w:rsidP="00897AE3">
            <w:pPr>
              <w:spacing w:before="40" w:after="40"/>
              <w:ind w:left="100" w:right="100"/>
            </w:pPr>
            <w:r w:rsidRPr="00897AE3">
              <w:rPr>
                <w:rFonts w:ascii="Calibri" w:eastAsia="Calibri" w:hAnsi="Calibri" w:cs="Calibri"/>
                <w:color w:val="111111"/>
              </w:rPr>
              <w:t>Black,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0554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1.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8BED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887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0</w:t>
            </w:r>
          </w:p>
        </w:tc>
      </w:tr>
      <w:tr w:rsidR="00897AE3" w:rsidRPr="00897AE3" w14:paraId="59816BFC"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385BB3" w14:textId="77777777" w:rsidR="00897AE3" w:rsidRPr="00897AE3" w:rsidRDefault="00897AE3" w:rsidP="00897AE3">
            <w:pPr>
              <w:spacing w:before="40" w:after="40"/>
              <w:ind w:left="100" w:right="100"/>
            </w:pPr>
            <w:r w:rsidRPr="00897AE3">
              <w:rPr>
                <w:rFonts w:ascii="Calibri" w:eastAsia="Calibri" w:hAnsi="Calibri" w:cs="Calibri"/>
                <w:color w:val="111111"/>
              </w:rPr>
              <w:t>Education,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2B7D2" w14:textId="77777777" w:rsidR="00897AE3" w:rsidRPr="00897AE3" w:rsidRDefault="00897AE3" w:rsidP="00897AE3">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F2CC4F" w14:textId="77777777" w:rsidR="00897AE3" w:rsidRPr="00897AE3" w:rsidRDefault="00897AE3" w:rsidP="00897AE3">
            <w:pPr>
              <w:spacing w:before="40" w:after="40"/>
              <w:ind w:left="100" w:right="100"/>
              <w:jc w:val="center"/>
            </w:pP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949E15" w14:textId="77777777" w:rsidR="00897AE3" w:rsidRPr="00897AE3" w:rsidRDefault="00897AE3" w:rsidP="00897AE3">
            <w:pPr>
              <w:spacing w:before="40" w:after="40"/>
              <w:ind w:left="100" w:right="100"/>
              <w:jc w:val="center"/>
            </w:pPr>
          </w:p>
        </w:tc>
      </w:tr>
      <w:tr w:rsidR="00897AE3" w:rsidRPr="00897AE3" w14:paraId="4AFBC1F5"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189303" w14:textId="77777777" w:rsidR="00897AE3" w:rsidRPr="00897AE3" w:rsidRDefault="00897AE3" w:rsidP="00897AE3">
            <w:pPr>
              <w:spacing w:before="40" w:after="40"/>
              <w:ind w:left="300" w:right="100"/>
            </w:pPr>
            <w:r w:rsidRPr="00897AE3">
              <w:rPr>
                <w:rFonts w:ascii="Calibri" w:eastAsia="Calibri" w:hAnsi="Calibri" w:cs="Calibri"/>
                <w:color w:val="111111"/>
              </w:rPr>
              <w:t>College graduate</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CCCC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D138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749EC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3.2</w:t>
            </w:r>
          </w:p>
        </w:tc>
      </w:tr>
      <w:tr w:rsidR="00897AE3" w:rsidRPr="00897AE3" w14:paraId="3FBA10AA"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4CBE67" w14:textId="77777777" w:rsidR="00897AE3" w:rsidRPr="00897AE3" w:rsidRDefault="00897AE3" w:rsidP="00897AE3">
            <w:pPr>
              <w:spacing w:before="40" w:after="40"/>
              <w:ind w:left="300" w:right="100"/>
            </w:pPr>
            <w:r w:rsidRPr="00897AE3">
              <w:rPr>
                <w:rFonts w:ascii="Calibri" w:eastAsia="Calibri" w:hAnsi="Calibri" w:cs="Calibri"/>
                <w:color w:val="111111"/>
              </w:rPr>
              <w:t>High School graduate/GED</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314C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52ED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69D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8.2</w:t>
            </w:r>
          </w:p>
        </w:tc>
      </w:tr>
      <w:tr w:rsidR="00897AE3" w:rsidRPr="00897AE3" w14:paraId="653AFEDB"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1E282A" w14:textId="77777777" w:rsidR="00897AE3" w:rsidRPr="00897AE3" w:rsidRDefault="00897AE3" w:rsidP="00897AE3">
            <w:pPr>
              <w:spacing w:before="40" w:after="40"/>
              <w:ind w:left="300" w:right="100"/>
            </w:pPr>
            <w:r w:rsidRPr="00897AE3">
              <w:rPr>
                <w:rFonts w:ascii="Calibri" w:eastAsia="Calibri" w:hAnsi="Calibri" w:cs="Calibri"/>
                <w:color w:val="111111"/>
              </w:rPr>
              <w:t>Less than High School</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F7CE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4B0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DD92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8.5</w:t>
            </w:r>
          </w:p>
        </w:tc>
      </w:tr>
      <w:tr w:rsidR="00897AE3" w:rsidRPr="00897AE3" w14:paraId="4ED4C7B1"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500ABA" w14:textId="77777777" w:rsidR="00897AE3" w:rsidRPr="00897AE3" w:rsidRDefault="00897AE3" w:rsidP="00897AE3">
            <w:pPr>
              <w:spacing w:before="40" w:after="40"/>
              <w:ind w:left="100" w:right="100"/>
            </w:pPr>
            <w:r w:rsidRPr="00897AE3">
              <w:rPr>
                <w:rFonts w:ascii="Calibri" w:eastAsia="Calibri" w:hAnsi="Calibri" w:cs="Calibri"/>
                <w:color w:val="111111"/>
              </w:rPr>
              <w:t>Current smoker,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83C0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E333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2887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9.25</w:t>
            </w:r>
          </w:p>
        </w:tc>
      </w:tr>
      <w:tr w:rsidR="00897AE3" w:rsidRPr="00897AE3" w14:paraId="5D91BC2B"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FDAECF" w14:textId="77777777" w:rsidR="00897AE3" w:rsidRPr="00897AE3" w:rsidRDefault="00897AE3" w:rsidP="00897AE3">
            <w:pPr>
              <w:spacing w:before="40" w:after="40"/>
              <w:ind w:left="100" w:right="100"/>
            </w:pPr>
            <w:r w:rsidRPr="00897AE3">
              <w:rPr>
                <w:rFonts w:ascii="Calibri" w:eastAsia="Calibri" w:hAnsi="Calibri" w:cs="Calibri"/>
                <w:color w:val="111111"/>
              </w:rPr>
              <w:t>Diabetes,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282F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2.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AFC4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7.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1D0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6</w:t>
            </w:r>
          </w:p>
        </w:tc>
      </w:tr>
      <w:tr w:rsidR="00897AE3" w:rsidRPr="00897AE3" w14:paraId="6536688C"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ECA3C0" w14:textId="77777777" w:rsidR="00897AE3" w:rsidRPr="00897AE3" w:rsidRDefault="00897AE3" w:rsidP="00897AE3">
            <w:pPr>
              <w:spacing w:before="40" w:after="40"/>
              <w:ind w:left="100" w:right="100"/>
            </w:pPr>
            <w:r w:rsidRPr="00897AE3">
              <w:rPr>
                <w:rFonts w:ascii="Calibri" w:eastAsia="Calibri" w:hAnsi="Calibri" w:cs="Calibri"/>
                <w:color w:val="111111"/>
              </w:rPr>
              <w:t>Albuminuria,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52C6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0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F6C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9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45C2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9.09</w:t>
            </w:r>
          </w:p>
        </w:tc>
      </w:tr>
      <w:tr w:rsidR="00897AE3" w:rsidRPr="00897AE3" w14:paraId="3539C127"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55B1E6" w14:textId="77777777" w:rsidR="00897AE3" w:rsidRPr="00897AE3" w:rsidRDefault="00897AE3" w:rsidP="00897AE3">
            <w:pPr>
              <w:spacing w:before="40" w:after="40"/>
              <w:ind w:left="100" w:right="100"/>
            </w:pPr>
            <w:r w:rsidRPr="00897AE3">
              <w:rPr>
                <w:rFonts w:ascii="Calibri" w:eastAsia="Calibri" w:hAnsi="Calibri" w:cs="Calibri"/>
                <w:color w:val="111111"/>
              </w:rPr>
              <w:t>Left ventricular mass indexed to BSA, g/m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96CC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7.5 (21.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20CB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8.8 (20.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DAC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6.7 (21.7)</w:t>
            </w:r>
          </w:p>
        </w:tc>
      </w:tr>
      <w:tr w:rsidR="00897AE3" w:rsidRPr="00897AE3" w14:paraId="5FF1D78B"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B3C173" w14:textId="77777777" w:rsidR="00897AE3" w:rsidRPr="00897AE3" w:rsidRDefault="00897AE3" w:rsidP="00897AE3">
            <w:pPr>
              <w:spacing w:before="40" w:after="40"/>
              <w:ind w:left="100" w:right="100"/>
            </w:pPr>
            <w:r w:rsidRPr="00897AE3">
              <w:rPr>
                <w:rFonts w:ascii="Calibri" w:eastAsia="Calibri" w:hAnsi="Calibri" w:cs="Calibri"/>
                <w:color w:val="111111"/>
              </w:rPr>
              <w:t>Left ventricular hypertrophy,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1108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9.78</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8BB1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1B21F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6</w:t>
            </w:r>
          </w:p>
        </w:tc>
      </w:tr>
      <w:tr w:rsidR="00897AE3" w:rsidRPr="00897AE3" w14:paraId="70E44CE2"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E6DACB" w14:textId="77777777" w:rsidR="00897AE3" w:rsidRPr="00897AE3" w:rsidRDefault="00897AE3" w:rsidP="00897AE3">
            <w:pPr>
              <w:spacing w:before="40" w:after="40"/>
              <w:ind w:left="100" w:right="100"/>
            </w:pPr>
            <w:r w:rsidRPr="00897AE3">
              <w:rPr>
                <w:rFonts w:ascii="Calibri" w:eastAsia="Calibri" w:hAnsi="Calibri" w:cs="Calibri"/>
                <w:color w:val="111111"/>
              </w:rPr>
              <w:t>Sleep duration, hours</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647B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00 (1.4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D7F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62 (1.4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5159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8.29 (1.44)</w:t>
            </w:r>
          </w:p>
        </w:tc>
      </w:tr>
      <w:tr w:rsidR="00897AE3" w:rsidRPr="00897AE3" w14:paraId="0A9CEADC"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6666D4" w14:textId="77777777" w:rsidR="00897AE3" w:rsidRPr="00897AE3" w:rsidRDefault="00897AE3" w:rsidP="00897AE3">
            <w:pPr>
              <w:spacing w:before="40" w:after="40"/>
              <w:ind w:left="100" w:right="100"/>
            </w:pPr>
            <w:r w:rsidRPr="00897AE3">
              <w:rPr>
                <w:rFonts w:ascii="Calibri" w:eastAsia="Calibri" w:hAnsi="Calibri" w:cs="Calibri"/>
                <w:color w:val="111111"/>
              </w:rPr>
              <w:t>Nocturnal hypertension, %</w:t>
            </w:r>
            <w:r w:rsidRPr="00897AE3">
              <w:rPr>
                <w:rFonts w:ascii="Calibri" w:eastAsia="Calibri" w:hAnsi="Calibri" w:cs="Calibri"/>
                <w:color w:val="111111"/>
                <w:vertAlign w:val="superscript"/>
              </w:rPr>
              <w:t>§</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8375B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477E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C98F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4</w:t>
            </w:r>
          </w:p>
        </w:tc>
      </w:tr>
      <w:tr w:rsidR="00897AE3" w:rsidRPr="00897AE3" w14:paraId="52C945F4"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EAA442" w14:textId="77777777" w:rsidR="00897AE3" w:rsidRPr="00897AE3" w:rsidRDefault="00897AE3" w:rsidP="00897AE3">
            <w:pPr>
              <w:spacing w:before="40" w:after="40"/>
              <w:ind w:left="100" w:right="100"/>
            </w:pPr>
            <w:r w:rsidRPr="00897AE3">
              <w:rPr>
                <w:rFonts w:ascii="Calibri" w:eastAsia="Calibri" w:hAnsi="Calibri" w:cs="Calibri"/>
                <w:color w:val="111111"/>
              </w:rPr>
              <w:t>Antihypertensive medication use, %</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AC438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3</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689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EE15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0.6</w:t>
            </w:r>
          </w:p>
        </w:tc>
      </w:tr>
      <w:tr w:rsidR="00897AE3" w:rsidRPr="00897AE3" w14:paraId="65BB445C" w14:textId="77777777" w:rsidTr="00121FE7">
        <w:trPr>
          <w:cantSplit/>
          <w:jc w:val="center"/>
        </w:trPr>
        <w:tc>
          <w:tcPr>
            <w:tcW w:w="10080"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8D81DA" w14:textId="77777777" w:rsidR="00897AE3" w:rsidRPr="00897AE3" w:rsidRDefault="00897AE3" w:rsidP="00897AE3">
            <w:pPr>
              <w:spacing w:before="40" w:after="40"/>
              <w:ind w:left="100" w:right="100"/>
            </w:pPr>
            <w:r w:rsidRPr="00897AE3">
              <w:rPr>
                <w:rFonts w:ascii="Calibri" w:eastAsia="Calibri" w:hAnsi="Calibri" w:cs="Calibri"/>
                <w:color w:val="111111"/>
              </w:rPr>
              <w:t>Blood pressure, mm Hg</w:t>
            </w:r>
          </w:p>
        </w:tc>
      </w:tr>
      <w:tr w:rsidR="00897AE3" w:rsidRPr="00897AE3" w14:paraId="14C2D464"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3A7827" w14:textId="77777777" w:rsidR="00897AE3" w:rsidRPr="00897AE3" w:rsidRDefault="00897AE3" w:rsidP="00897AE3">
            <w:pPr>
              <w:spacing w:before="40" w:after="40"/>
              <w:ind w:left="300" w:right="100"/>
            </w:pPr>
            <w:r w:rsidRPr="00897AE3">
              <w:rPr>
                <w:rFonts w:ascii="Calibri" w:eastAsia="Calibri" w:hAnsi="Calibri" w:cs="Calibri"/>
                <w:color w:val="111111"/>
              </w:rPr>
              <w:t>Asleep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205E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6 (15.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CC1D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1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3D0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 (14.7)</w:t>
            </w:r>
          </w:p>
        </w:tc>
      </w:tr>
      <w:tr w:rsidR="00897AE3" w:rsidRPr="00897AE3" w14:paraId="02B90BD7"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5AAE1D" w14:textId="77777777" w:rsidR="00897AE3" w:rsidRPr="00897AE3" w:rsidRDefault="00897AE3" w:rsidP="00897AE3">
            <w:pPr>
              <w:spacing w:before="40" w:after="40"/>
              <w:ind w:left="300" w:right="100"/>
            </w:pPr>
            <w:r w:rsidRPr="00897AE3">
              <w:rPr>
                <w:rFonts w:ascii="Calibri" w:eastAsia="Calibri" w:hAnsi="Calibri" w:cs="Calibri"/>
                <w:color w:val="111111"/>
              </w:rPr>
              <w:t>Asleep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D6415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7.2 (8.9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955FE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6.3 (8.59)</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8DDF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7.8 (9.16)</w:t>
            </w:r>
          </w:p>
        </w:tc>
      </w:tr>
      <w:tr w:rsidR="00897AE3" w:rsidRPr="00897AE3" w14:paraId="0DB4B891"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07D5D4" w14:textId="77777777" w:rsidR="00897AE3" w:rsidRPr="00897AE3" w:rsidRDefault="00897AE3" w:rsidP="00897AE3">
            <w:pPr>
              <w:spacing w:before="40" w:after="40"/>
              <w:ind w:left="300" w:right="100"/>
            </w:pPr>
            <w:r w:rsidRPr="00897AE3">
              <w:rPr>
                <w:rFonts w:ascii="Calibri" w:eastAsia="Calibri" w:hAnsi="Calibri" w:cs="Calibri"/>
                <w:color w:val="111111"/>
              </w:rPr>
              <w:t>Clinic sy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A2EB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 (16.2)</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36402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 (15.1)</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47E8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8 (16.0)</w:t>
            </w:r>
          </w:p>
        </w:tc>
      </w:tr>
      <w:tr w:rsidR="00897AE3" w:rsidRPr="00897AE3" w14:paraId="1D637723" w14:textId="77777777" w:rsidTr="00121FE7">
        <w:trPr>
          <w:cantSplit/>
          <w:jc w:val="center"/>
        </w:trPr>
        <w:tc>
          <w:tcPr>
            <w:tcW w:w="43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19561C" w14:textId="77777777" w:rsidR="00897AE3" w:rsidRPr="00897AE3" w:rsidRDefault="00897AE3" w:rsidP="00897AE3">
            <w:pPr>
              <w:spacing w:before="40" w:after="40"/>
              <w:ind w:left="300" w:right="100"/>
            </w:pPr>
            <w:r w:rsidRPr="00897AE3">
              <w:rPr>
                <w:rFonts w:ascii="Calibri" w:eastAsia="Calibri" w:hAnsi="Calibri" w:cs="Calibri"/>
                <w:color w:val="111111"/>
              </w:rPr>
              <w:t>Clinic diastolic</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095C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3.8 (9.25)</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2687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2.9 (9.86)</w:t>
            </w:r>
          </w:p>
        </w:tc>
        <w:tc>
          <w:tcPr>
            <w:tcW w:w="19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1DCD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74.5 (8.71)</w:t>
            </w:r>
          </w:p>
        </w:tc>
      </w:tr>
      <w:tr w:rsidR="00897AE3" w:rsidRPr="00897AE3" w14:paraId="66D172F4"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0BDE362F"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Table values are mean (standard deviation) and percent for continuous and categorical variables, respectively.</w:t>
            </w:r>
          </w:p>
        </w:tc>
      </w:tr>
      <w:tr w:rsidR="00897AE3" w:rsidRPr="00897AE3" w14:paraId="3BFAFDE4"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0C33D83B"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Smoking status was defined as self-reporting cigarette use within the past year.</w:t>
            </w:r>
          </w:p>
        </w:tc>
      </w:tr>
      <w:tr w:rsidR="00897AE3" w:rsidRPr="00897AE3" w14:paraId="1B792425"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26EADEFC"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Diabetes was defined as fasting (8+ hours) glucose of at least 126 mg/dL or current use of anti-diabetes medication.</w:t>
            </w:r>
          </w:p>
        </w:tc>
      </w:tr>
      <w:tr w:rsidR="00897AE3" w:rsidRPr="00897AE3" w14:paraId="03F51034"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116C5492"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Nocturnal hypertension was defined as asleep systolic/diastolic blood pressure ≥120/70 mm Hg.</w:t>
            </w:r>
          </w:p>
        </w:tc>
      </w:tr>
      <w:tr w:rsidR="00897AE3" w:rsidRPr="00897AE3" w14:paraId="725256A6"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6B7B3FFA" w14:textId="77777777" w:rsidR="00897AE3" w:rsidRPr="00897AE3" w:rsidRDefault="00897AE3" w:rsidP="00897AE3">
            <w:pPr>
              <w:spacing w:after="0"/>
            </w:pPr>
          </w:p>
        </w:tc>
      </w:tr>
      <w:tr w:rsidR="00897AE3" w:rsidRPr="00897AE3" w14:paraId="4B12CC52"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5BD30FD2" w14:textId="77777777" w:rsidR="00897AE3" w:rsidRPr="00897AE3" w:rsidRDefault="00897AE3" w:rsidP="00897AE3">
            <w:pPr>
              <w:spacing w:after="0"/>
            </w:pPr>
            <w:r w:rsidRPr="00897AE3">
              <w:rPr>
                <w:rFonts w:ascii="Calibri" w:eastAsia="Calibri" w:hAnsi="Calibri" w:cs="Calibri"/>
                <w:color w:val="000000"/>
              </w:rPr>
              <w:lastRenderedPageBreak/>
              <w:t>Missing counts (%): albuminuria: 148 (14%); left ventricular mass and hypertrophy: 57 (5.3%); antihypertensive medication use: 8 (0.74%); Smoking status: 6 (0.56%); diabetes: 2 (0.19%); education: 1 (0.09%)</w:t>
            </w:r>
          </w:p>
        </w:tc>
      </w:tr>
      <w:tr w:rsidR="00897AE3" w:rsidRPr="00897AE3" w14:paraId="3621664A" w14:textId="77777777" w:rsidTr="00121FE7">
        <w:trPr>
          <w:cantSplit/>
          <w:jc w:val="center"/>
        </w:trPr>
        <w:tc>
          <w:tcPr>
            <w:tcW w:w="10080" w:type="dxa"/>
            <w:gridSpan w:val="4"/>
            <w:shd w:val="clear" w:color="auto" w:fill="FFFFFF"/>
            <w:tcMar>
              <w:top w:w="0" w:type="dxa"/>
              <w:left w:w="0" w:type="dxa"/>
              <w:bottom w:w="0" w:type="dxa"/>
              <w:right w:w="0" w:type="dxa"/>
            </w:tcMar>
            <w:vAlign w:val="center"/>
          </w:tcPr>
          <w:p w14:paraId="2B35483F" w14:textId="77777777" w:rsidR="00897AE3" w:rsidRPr="00897AE3" w:rsidRDefault="00897AE3" w:rsidP="00897AE3">
            <w:pPr>
              <w:spacing w:after="0"/>
            </w:pPr>
            <w:r w:rsidRPr="00897AE3">
              <w:rPr>
                <w:rFonts w:ascii="Calibri" w:eastAsia="Calibri" w:hAnsi="Calibri" w:cs="Calibri"/>
                <w:color w:val="000000"/>
              </w:rPr>
              <w:t>BSA = body surface area; CARDIA = Coronary Artery Risk Development in Young Adults; GED = General Educational Development; JHS = Jackson Heart Study</w:t>
            </w:r>
          </w:p>
        </w:tc>
      </w:tr>
    </w:tbl>
    <w:p w14:paraId="3A5DF0B6" w14:textId="77777777" w:rsidR="00897AE3" w:rsidRPr="00897AE3" w:rsidRDefault="00897AE3" w:rsidP="00897AE3">
      <w:pPr>
        <w:sectPr w:rsidR="00897AE3" w:rsidRPr="00897AE3">
          <w:footerReference w:type="default" r:id="rId9"/>
          <w:type w:val="continuous"/>
          <w:pgSz w:w="12240" w:h="15840"/>
          <w:pgMar w:top="1440" w:right="1440" w:bottom="1440" w:left="1440" w:header="720" w:footer="720" w:gutter="0"/>
          <w:cols w:space="720"/>
          <w:docGrid w:linePitch="360"/>
        </w:sectPr>
      </w:pPr>
    </w:p>
    <w:p w14:paraId="40E84910" w14:textId="77777777" w:rsidR="00897AE3" w:rsidRPr="00897AE3" w:rsidRDefault="00897AE3" w:rsidP="00897AE3">
      <w:r w:rsidRPr="00897AE3">
        <w:lastRenderedPageBreak/>
        <w:t>Table 2: summary of 12 blood pressure sampling variations that obtained the highest overall chance-corrected agreement (i.e., Kappa statistic) with ambulatory blood pressure monitoring throughout sleep.</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897AE3" w:rsidRPr="00897AE3" w14:paraId="17EBDB6E"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47C793"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BP sampling</w:t>
            </w:r>
            <w:r w:rsidRPr="00897AE3">
              <w:rPr>
                <w:rFonts w:ascii="Calibri" w:eastAsia="Calibri" w:hAnsi="Calibri" w:cs="Calibri"/>
                <w:b/>
                <w:color w:val="000000"/>
              </w:rPr>
              <w:br/>
              <w:t>variation</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C0274C"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Kappa statistic (95% CI)</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B060BB"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7BC2C6"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diastolic BP during sleep</w:t>
            </w:r>
          </w:p>
        </w:tc>
      </w:tr>
      <w:tr w:rsidR="00897AE3" w:rsidRPr="00897AE3" w14:paraId="17419B76"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4DD8F6" w14:textId="77777777" w:rsidR="00897AE3" w:rsidRPr="00897AE3" w:rsidRDefault="00897AE3" w:rsidP="00897AE3">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89329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66301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505B9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D5A8E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BDC750"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942BA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5B1BD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485BE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FA815D"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r>
      <w:tr w:rsidR="00897AE3" w:rsidRPr="00897AE3" w14:paraId="52C8DECA"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AF5CD11"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7096065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17CE82"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5A5D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BBC63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B036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2B66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2</w:t>
            </w:r>
            <w:r w:rsidRPr="00897AE3">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126F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4F5C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A43A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5FB4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A29E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19, 4.76)</w:t>
            </w:r>
          </w:p>
        </w:tc>
      </w:tr>
      <w:tr w:rsidR="00897AE3" w:rsidRPr="00897AE3" w14:paraId="3067072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7E9C49"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E84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6BE0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9B2A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BC688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2</w:t>
            </w:r>
            <w:r w:rsidRPr="00897AE3">
              <w:rPr>
                <w:rFonts w:ascii="Calibri" w:eastAsia="Calibri" w:hAnsi="Calibri" w:cs="Calibri"/>
                <w:color w:val="111111"/>
              </w:rPr>
              <w:b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0295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2</w:t>
            </w:r>
            <w:r w:rsidRPr="00897AE3">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2D37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8</w:t>
            </w:r>
            <w:r w:rsidRPr="00897AE3">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AA624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885E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4</w:t>
            </w:r>
            <w:r w:rsidRPr="00897AE3">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A072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9</w:t>
            </w:r>
            <w:r w:rsidRPr="00897AE3">
              <w:rPr>
                <w:rFonts w:ascii="Calibri" w:eastAsia="Calibri" w:hAnsi="Calibri" w:cs="Calibri"/>
                <w:color w:val="111111"/>
              </w:rPr>
              <w:br/>
              <w:t>(4.29, 4.89)</w:t>
            </w:r>
          </w:p>
        </w:tc>
      </w:tr>
      <w:tr w:rsidR="00897AE3" w:rsidRPr="00897AE3" w14:paraId="6224CE89"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B896CEE"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0A64391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44326"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60D9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82158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8070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77080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7BFF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0FA20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7</w:t>
            </w:r>
            <w:r w:rsidRPr="00897AE3">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C887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0D492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BBA2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3, 4.37)</w:t>
            </w:r>
          </w:p>
        </w:tc>
      </w:tr>
      <w:tr w:rsidR="00897AE3" w:rsidRPr="00897AE3" w14:paraId="08F59D7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EE759A"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227D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3FCCD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A1A7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5D5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D8B5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B306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17F7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7EE9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CA10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9</w:t>
            </w:r>
            <w:r w:rsidRPr="00897AE3">
              <w:rPr>
                <w:rFonts w:ascii="Calibri" w:eastAsia="Calibri" w:hAnsi="Calibri" w:cs="Calibri"/>
                <w:color w:val="111111"/>
              </w:rPr>
              <w:br/>
              <w:t>(3.75, 4.23)</w:t>
            </w:r>
          </w:p>
        </w:tc>
      </w:tr>
      <w:tr w:rsidR="00897AE3" w:rsidRPr="00897AE3" w14:paraId="28ECF237"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1A7AEE2"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556A654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4E0D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02DFD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5304D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EE7B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041E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1DDD9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CA91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5</w:t>
            </w:r>
            <w:r w:rsidRPr="00897AE3">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47EB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122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3377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8, 4.44)</w:t>
            </w:r>
          </w:p>
        </w:tc>
      </w:tr>
      <w:tr w:rsidR="00897AE3" w:rsidRPr="00897AE3" w14:paraId="18DAFBC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BBC91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1EDD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2E4A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E511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EC07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F646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0CFC2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3</w:t>
            </w:r>
            <w:r w:rsidRPr="00897AE3">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31FAC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F38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D3AE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27, 4.86)</w:t>
            </w:r>
          </w:p>
        </w:tc>
      </w:tr>
      <w:tr w:rsidR="00897AE3" w:rsidRPr="00897AE3" w14:paraId="267465C8"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23F91A58"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5BD5E26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716BE4"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44F9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2643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E655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5FC1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2</w:t>
            </w:r>
            <w:r w:rsidRPr="00897AE3">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81A20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329E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0A613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3F9C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6C2BB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6, 3.48)</w:t>
            </w:r>
          </w:p>
        </w:tc>
      </w:tr>
      <w:tr w:rsidR="00897AE3" w:rsidRPr="00897AE3" w14:paraId="4057CAD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5B3181"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8702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788E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F7B5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F1489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79C7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DCF3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682A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1</w:t>
            </w:r>
            <w:r w:rsidRPr="00897AE3">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41D7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E8A0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8, 3.69)</w:t>
            </w:r>
          </w:p>
        </w:tc>
      </w:tr>
      <w:tr w:rsidR="00897AE3" w:rsidRPr="00897AE3" w14:paraId="25DAF83D"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30D073A"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788E758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721088"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F1101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419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45C7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F909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DB851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8E9F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801B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AC52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E3C1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0, 4.10)</w:t>
            </w:r>
          </w:p>
        </w:tc>
      </w:tr>
      <w:tr w:rsidR="00897AE3" w:rsidRPr="00897AE3" w14:paraId="15D241E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402573"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959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0A7B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3867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E3D1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E8274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37FF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61E9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2</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5570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D112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6)</w:t>
            </w:r>
          </w:p>
        </w:tc>
      </w:tr>
      <w:tr w:rsidR="00897AE3" w:rsidRPr="00897AE3" w14:paraId="6E24FDE6"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E3764DB"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4AE79AC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2D4051"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091C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8F64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6DB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1AB4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9664C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A5E7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BDBA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1</w:t>
            </w:r>
            <w:r w:rsidRPr="00897AE3">
              <w:rPr>
                <w:rFonts w:ascii="Calibri" w:eastAsia="Calibri" w:hAnsi="Calibri" w:cs="Calibri"/>
                <w:color w:val="111111"/>
              </w:rPr>
              <w:b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9621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0</w:t>
            </w:r>
            <w:r w:rsidRPr="00897AE3">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8EAF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46, 2.78)</w:t>
            </w:r>
          </w:p>
        </w:tc>
      </w:tr>
      <w:tr w:rsidR="00897AE3" w:rsidRPr="00897AE3" w14:paraId="10B0DDD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2A7A0C"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98F4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E6D4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7965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3342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8964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F01E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DE2D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6</w:t>
            </w:r>
            <w:r w:rsidRPr="00897AE3">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8480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40029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2, 2.96)</w:t>
            </w:r>
          </w:p>
        </w:tc>
      </w:tr>
      <w:tr w:rsidR="00897AE3" w:rsidRPr="00897AE3" w14:paraId="0E6995F2"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6C3A29FC"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JHS = Jackson Heart Study</w:t>
            </w:r>
          </w:p>
        </w:tc>
      </w:tr>
      <w:tr w:rsidR="00897AE3" w:rsidRPr="00897AE3" w14:paraId="3095F912"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03AA1FE3"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5FC929D4"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0480E476"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Kappa statistics measure the chance-corrected agreement in classification of nocturnal hypertension between ambulatory blood pressure monitoring throughout sleep and a blood pressure sampling variation.</w:t>
            </w:r>
          </w:p>
        </w:tc>
      </w:tr>
    </w:tbl>
    <w:p w14:paraId="4356953D" w14:textId="77777777" w:rsidR="00897AE3" w:rsidRPr="00897AE3" w:rsidRDefault="00897AE3" w:rsidP="00897AE3">
      <w:r w:rsidRPr="00897AE3">
        <w:lastRenderedPageBreak/>
        <w:br w:type="page"/>
      </w:r>
    </w:p>
    <w:p w14:paraId="6BA81C39" w14:textId="77777777" w:rsidR="00897AE3" w:rsidRPr="00897AE3" w:rsidRDefault="00897AE3" w:rsidP="00897AE3">
      <w:pPr>
        <w:sectPr w:rsidR="00897AE3" w:rsidRPr="00897AE3">
          <w:footerReference w:type="default" r:id="rId10"/>
          <w:pgSz w:w="15840" w:h="12240" w:orient="landscape"/>
          <w:pgMar w:top="1440" w:right="1440" w:bottom="1440" w:left="1440" w:header="720" w:footer="720" w:gutter="0"/>
          <w:cols w:space="720"/>
          <w:docGrid w:linePitch="360"/>
        </w:sectPr>
      </w:pPr>
    </w:p>
    <w:p w14:paraId="2B4FB975" w14:textId="77777777" w:rsidR="00897AE3" w:rsidRPr="00897AE3" w:rsidRDefault="00897AE3" w:rsidP="00897AE3">
      <w:r w:rsidRPr="00897AE3">
        <w:lastRenderedPageBreak/>
        <w:t>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200F20E7"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8A95FF" w14:textId="77777777" w:rsidR="00897AE3" w:rsidRPr="00897AE3" w:rsidRDefault="00897AE3" w:rsidP="00897AE3">
            <w:pPr>
              <w:spacing w:before="40" w:after="40"/>
              <w:ind w:left="100" w:right="100"/>
            </w:pPr>
            <w:r w:rsidRPr="00897AE3">
              <w:rPr>
                <w:rFonts w:ascii="Calibri" w:eastAsia="Calibri" w:hAnsi="Calibri" w:cs="Calibri"/>
                <w:b/>
                <w:color w:val="000000"/>
              </w:rPr>
              <w:t>Blood pressure</w:t>
            </w:r>
            <w:r w:rsidRPr="00897AE3">
              <w:rPr>
                <w:rFonts w:ascii="Calibri" w:eastAsia="Calibri" w:hAnsi="Calibri" w:cs="Calibri"/>
                <w:b/>
                <w:color w:val="000000"/>
              </w:rPr>
              <w:br/>
              <w:t>sampling variation</w:t>
            </w:r>
            <w:r w:rsidRPr="00897AE3">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A91EF8"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15E6F1"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494CAC"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203E6119"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6E1428" w14:textId="77777777" w:rsidR="00897AE3" w:rsidRPr="00897AE3" w:rsidRDefault="00897AE3" w:rsidP="00897AE3">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08455B"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59939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7FF86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69342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028BF8"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C06DB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r>
      <w:tr w:rsidR="00897AE3" w:rsidRPr="00897AE3" w14:paraId="08BC37C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1FBE8C"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DDB8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2</w:t>
            </w:r>
            <w:r w:rsidRPr="00897AE3">
              <w:rPr>
                <w:rFonts w:ascii="Calibri" w:eastAsia="Calibri" w:hAnsi="Calibri" w:cs="Calibri"/>
                <w:color w:val="111111"/>
              </w:rPr>
              <w:br/>
              <w:t>(1.02,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05B14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6F09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4</w:t>
            </w:r>
            <w:r w:rsidRPr="00897AE3">
              <w:rPr>
                <w:rFonts w:ascii="Calibri" w:eastAsia="Calibri" w:hAnsi="Calibri" w:cs="Calibri"/>
                <w:color w:val="111111"/>
              </w:rPr>
              <w:br/>
              <w:t>(1.13,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DD6D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B4C5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88,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135B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3</w:t>
            </w:r>
          </w:p>
        </w:tc>
      </w:tr>
      <w:tr w:rsidR="00897AE3" w:rsidRPr="00897AE3" w14:paraId="461E5FBB"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7B56CDE"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6556FB0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4B7608"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FBD6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5</w:t>
            </w:r>
            <w:r w:rsidRPr="00897AE3">
              <w:rPr>
                <w:rFonts w:ascii="Calibri" w:eastAsia="Calibri" w:hAnsi="Calibri" w:cs="Calibri"/>
                <w:color w:val="111111"/>
              </w:rPr>
              <w:br/>
              <w:t>(1.06,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5B96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9F5D9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57</w:t>
            </w:r>
            <w:r w:rsidRPr="00897AE3">
              <w:rPr>
                <w:rFonts w:ascii="Calibri" w:eastAsia="Calibri" w:hAnsi="Calibri" w:cs="Calibri"/>
                <w:color w:val="111111"/>
              </w:rPr>
              <w:br/>
              <w:t>(1.24, 1.9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D5D2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ECF9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90,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2375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14:paraId="000D55C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E964BB"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CA39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5</w:t>
            </w:r>
            <w:r w:rsidRPr="00897AE3">
              <w:rPr>
                <w:rFonts w:ascii="Calibri" w:eastAsia="Calibri" w:hAnsi="Calibri" w:cs="Calibri"/>
                <w:color w:val="111111"/>
              </w:rPr>
              <w:br/>
              <w:t>(1.06,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5BB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E4F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3, 1.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D41D7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7B7E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C62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1</w:t>
            </w:r>
          </w:p>
        </w:tc>
      </w:tr>
      <w:tr w:rsidR="00897AE3" w:rsidRPr="00897AE3" w14:paraId="32D67FBA"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AA1235E"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07E74E6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EEDB01"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5494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C726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2C17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1</w:t>
            </w:r>
            <w:r w:rsidRPr="00897AE3">
              <w:rPr>
                <w:rFonts w:ascii="Calibri" w:eastAsia="Calibri" w:hAnsi="Calibri" w:cs="Calibri"/>
                <w:color w:val="111111"/>
              </w:rPr>
              <w:br/>
              <w:t>(1.07,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89A53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9381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6,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EA3B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5</w:t>
            </w:r>
          </w:p>
        </w:tc>
      </w:tr>
      <w:tr w:rsidR="00897AE3" w:rsidRPr="00897AE3" w14:paraId="18C0B82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B82561"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7ED1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AB9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2DB2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1</w:t>
            </w:r>
            <w:r w:rsidRPr="00897AE3">
              <w:rPr>
                <w:rFonts w:ascii="Calibri" w:eastAsia="Calibri" w:hAnsi="Calibri" w:cs="Calibri"/>
                <w:color w:val="111111"/>
              </w:rPr>
              <w:br/>
              <w:t>(1.13, 1.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32C8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32AF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0.96, 1.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88CA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0</w:t>
            </w:r>
          </w:p>
        </w:tc>
      </w:tr>
      <w:tr w:rsidR="00897AE3" w:rsidRPr="00897AE3" w14:paraId="578C02E3"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466670C"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26102A1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579BE7"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04B3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3,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7292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792E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4, 1.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076A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7DC8B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0.92,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8A4F4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0</w:t>
            </w:r>
          </w:p>
        </w:tc>
      </w:tr>
      <w:tr w:rsidR="00897AE3" w:rsidRPr="00897AE3" w14:paraId="4601F1E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2C73C6"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6259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4,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137D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B3FF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5,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6B36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081A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2</w:t>
            </w:r>
            <w:r w:rsidRPr="00897AE3">
              <w:rPr>
                <w:rFonts w:ascii="Calibri" w:eastAsia="Calibri" w:hAnsi="Calibri" w:cs="Calibri"/>
                <w:color w:val="111111"/>
              </w:rPr>
              <w:br/>
              <w:t>(0.9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F264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9</w:t>
            </w:r>
          </w:p>
        </w:tc>
      </w:tr>
      <w:tr w:rsidR="00897AE3" w:rsidRPr="00897AE3" w14:paraId="332DC3C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3A9C66A"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6F0BEC4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BB5E29"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183AB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1.02,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904C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C362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6,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A49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E2F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91,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0F6E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5</w:t>
            </w:r>
          </w:p>
        </w:tc>
      </w:tr>
      <w:tr w:rsidR="00897AE3" w:rsidRPr="00897AE3" w14:paraId="03AA570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73CE09"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B407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1.01, 1.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894B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3372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9</w:t>
            </w:r>
            <w:r w:rsidRPr="00897AE3">
              <w:rPr>
                <w:rFonts w:ascii="Calibri" w:eastAsia="Calibri" w:hAnsi="Calibri" w:cs="Calibri"/>
                <w:color w:val="111111"/>
              </w:rPr>
              <w:br/>
              <w:t>(1.12, 1.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C184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F2A5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7, 1.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C34E9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5</w:t>
            </w:r>
          </w:p>
        </w:tc>
      </w:tr>
      <w:tr w:rsidR="00897AE3" w:rsidRPr="00897AE3" w14:paraId="7326F41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8D8E070"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1FB550E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6DFFAD"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F65F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4, 1.4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A928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95BB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0,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4A4F5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D1D0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8</w:t>
            </w:r>
            <w:r w:rsidRPr="00897AE3">
              <w:rPr>
                <w:rFonts w:ascii="Calibri" w:eastAsia="Calibri" w:hAnsi="Calibri" w:cs="Calibri"/>
                <w:color w:val="111111"/>
              </w:rPr>
              <w:br/>
              <w:t>(0.93, 1.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4665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8</w:t>
            </w:r>
          </w:p>
        </w:tc>
      </w:tr>
      <w:tr w:rsidR="00897AE3" w:rsidRPr="00897AE3" w14:paraId="060EEE4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ED034A"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A3D3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0</w:t>
            </w:r>
            <w:r w:rsidRPr="00897AE3">
              <w:rPr>
                <w:rFonts w:ascii="Calibri" w:eastAsia="Calibri" w:hAnsi="Calibri" w:cs="Calibri"/>
                <w:color w:val="111111"/>
              </w:rPr>
              <w:br/>
              <w:t>(1.02,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10F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BC8B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01,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4FCD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9309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0.95,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DD91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3</w:t>
            </w:r>
          </w:p>
        </w:tc>
      </w:tr>
      <w:tr w:rsidR="00897AE3" w:rsidRPr="00897AE3" w14:paraId="428EA5E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5D7CAE0"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519BF82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7E6C8C"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171F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1</w:t>
            </w:r>
            <w:r w:rsidRPr="00897AE3">
              <w:rPr>
                <w:rFonts w:ascii="Calibri" w:eastAsia="Calibri" w:hAnsi="Calibri" w:cs="Calibri"/>
                <w:color w:val="111111"/>
              </w:rPr>
              <w:br/>
              <w:t>(1.02, 1.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1EBB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014C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7,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EF1F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86B1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3</w:t>
            </w:r>
            <w:r w:rsidRPr="00897AE3">
              <w:rPr>
                <w:rFonts w:ascii="Calibri" w:eastAsia="Calibri" w:hAnsi="Calibri" w:cs="Calibri"/>
                <w:color w:val="111111"/>
              </w:rPr>
              <w:br/>
              <w:t>(0.89,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555B4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1</w:t>
            </w:r>
          </w:p>
        </w:tc>
      </w:tr>
      <w:tr w:rsidR="00897AE3" w:rsidRPr="00897AE3" w14:paraId="1C822DC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8BDAF0"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5B23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611D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BE8B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5</w:t>
            </w:r>
            <w:r w:rsidRPr="00897AE3">
              <w:rPr>
                <w:rFonts w:ascii="Calibri" w:eastAsia="Calibri" w:hAnsi="Calibri" w:cs="Calibri"/>
                <w:color w:val="111111"/>
              </w:rPr>
              <w:br/>
              <w:t>(1.15, 1.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FC09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0BCB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91, 1.4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89BF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4</w:t>
            </w:r>
          </w:p>
        </w:tc>
      </w:tr>
      <w:tr w:rsidR="00897AE3" w:rsidRPr="00897AE3" w14:paraId="4A6CB9A8"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49227845" w14:textId="77777777" w:rsidR="00897AE3" w:rsidRPr="00897AE3" w:rsidRDefault="00897AE3" w:rsidP="00897AE3">
            <w:pPr>
              <w:spacing w:after="0"/>
            </w:pPr>
            <w:r w:rsidRPr="00897AE3">
              <w:rPr>
                <w:rFonts w:ascii="Calibri" w:eastAsia="Calibri" w:hAnsi="Calibri" w:cs="Calibri"/>
                <w:color w:val="000000"/>
              </w:rPr>
              <w:t>CARDIA = Coronary Artery Risk Development in Young Adults; JHS = Jackson Heart Study</w:t>
            </w:r>
          </w:p>
        </w:tc>
      </w:tr>
      <w:tr w:rsidR="00897AE3" w:rsidRPr="00897AE3" w14:paraId="59AEF658"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481B483C"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72785069"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282D71ED"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are adjusted for participant age, sex, diabetes status, smoking status, antihypertensive medication use and sleep duration</w:t>
            </w:r>
          </w:p>
        </w:tc>
      </w:tr>
      <w:tr w:rsidR="00897AE3" w:rsidRPr="00897AE3" w14:paraId="19054605"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0CB1B8A5"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correspond to 10 mm Hg higher systolic blood pressure</w:t>
            </w:r>
          </w:p>
        </w:tc>
      </w:tr>
    </w:tbl>
    <w:p w14:paraId="7A5BEA81" w14:textId="77777777" w:rsidR="00897AE3" w:rsidRPr="00897AE3" w:rsidRDefault="00897AE3" w:rsidP="00897AE3">
      <w:r w:rsidRPr="00897AE3">
        <w:br w:type="page"/>
      </w:r>
    </w:p>
    <w:p w14:paraId="33405C03" w14:textId="77777777" w:rsidR="00897AE3" w:rsidRPr="00897AE3" w:rsidRDefault="00897AE3" w:rsidP="00897AE3">
      <w:r w:rsidRPr="00897AE3">
        <w:lastRenderedPageBreak/>
        <w:t>Table 4: Concordance statistics for left-ventricular hypertrophy based on models using the 12 blood pressure sampling strategies, separately, that obtained the highest overall chance-corrected agreement wi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3F692316"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16B063" w14:textId="77777777" w:rsidR="00897AE3" w:rsidRPr="00897AE3" w:rsidRDefault="00897AE3" w:rsidP="00897AE3">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79A2E0"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6A4E34"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471123"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3B6067BA"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73E5BF" w14:textId="77777777" w:rsidR="00897AE3" w:rsidRPr="00897AE3" w:rsidRDefault="00897AE3" w:rsidP="00897AE3">
            <w:pPr>
              <w:spacing w:before="40" w:after="40"/>
              <w:ind w:left="100" w:right="100"/>
            </w:pPr>
            <w:r w:rsidRPr="00897AE3">
              <w:rPr>
                <w:rFonts w:ascii="Calibri" w:eastAsia="Calibri" w:hAnsi="Calibri" w:cs="Calibri"/>
                <w:b/>
                <w:color w:val="111111"/>
              </w:rPr>
              <w:t>Blood pressure</w:t>
            </w:r>
            <w:r w:rsidRPr="00897AE3">
              <w:rPr>
                <w:rFonts w:ascii="Calibri" w:eastAsia="Calibri" w:hAnsi="Calibri" w:cs="Calibri"/>
                <w:b/>
                <w:color w:val="111111"/>
              </w:rPr>
              <w:br/>
              <w:t>sampling variation</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41B9A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7C6A1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FF3BE4"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A9688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1AEC1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DEFB6E"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r>
      <w:tr w:rsidR="00897AE3" w:rsidRPr="00897AE3" w14:paraId="0FAA3AB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783052"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E2AD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59,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1D6D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EBA9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8</w:t>
            </w:r>
            <w:r w:rsidRPr="00897AE3">
              <w:rPr>
                <w:rFonts w:ascii="Calibri" w:eastAsia="Calibri" w:hAnsi="Calibri" w:cs="Calibri"/>
                <w:color w:val="111111"/>
              </w:rPr>
              <w:br/>
              <w:t>(0.622, 0.79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DC74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80A4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7</w:t>
            </w:r>
            <w:r w:rsidRPr="00897AE3">
              <w:rPr>
                <w:rFonts w:ascii="Calibri" w:eastAsia="Calibri" w:hAnsi="Calibri" w:cs="Calibri"/>
                <w:color w:val="111111"/>
              </w:rPr>
              <w:br/>
              <w:t>(0.650, 0.7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35166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r>
      <w:tr w:rsidR="00897AE3" w:rsidRPr="00897AE3" w14:paraId="734C476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9ABC79" w14:textId="77777777" w:rsidR="00897AE3" w:rsidRPr="00897AE3" w:rsidRDefault="00897AE3" w:rsidP="00897AE3">
            <w:pPr>
              <w:spacing w:before="40" w:after="40"/>
              <w:ind w:left="100" w:right="100"/>
            </w:pPr>
            <w:r w:rsidRPr="00897AE3">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3D2ED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8</w:t>
            </w:r>
            <w:r w:rsidRPr="00897AE3">
              <w:rPr>
                <w:rFonts w:ascii="Calibri" w:eastAsia="Calibri" w:hAnsi="Calibri" w:cs="Calibri"/>
                <w:color w:val="111111"/>
              </w:rPr>
              <w:br/>
              <w:t>(0.623, 0.73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3A41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FE2F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4</w:t>
            </w:r>
            <w:r w:rsidRPr="00897AE3">
              <w:rPr>
                <w:rFonts w:ascii="Calibri" w:eastAsia="Calibri" w:hAnsi="Calibri" w:cs="Calibri"/>
                <w:color w:val="111111"/>
              </w:rPr>
              <w:br/>
              <w:t>(0.578, 0.7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8452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703F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5</w:t>
            </w:r>
            <w:r w:rsidRPr="00897AE3">
              <w:rPr>
                <w:rFonts w:ascii="Calibri" w:eastAsia="Calibri" w:hAnsi="Calibri" w:cs="Calibri"/>
                <w:color w:val="111111"/>
              </w:rPr>
              <w:br/>
              <w:t>(0.625,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30983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14:paraId="1C8CEF28"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05D0B72"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00340CA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BF83BB"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2D91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3</w:t>
            </w:r>
            <w:r w:rsidRPr="00897AE3">
              <w:rPr>
                <w:rFonts w:ascii="Calibri" w:eastAsia="Calibri" w:hAnsi="Calibri" w:cs="Calibri"/>
                <w:color w:val="111111"/>
              </w:rPr>
              <w:br/>
              <w:t>(0.659,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376D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69113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2</w:t>
            </w:r>
            <w:r w:rsidRPr="00897AE3">
              <w:rPr>
                <w:rFonts w:ascii="Calibri" w:eastAsia="Calibri" w:hAnsi="Calibri" w:cs="Calibri"/>
                <w:color w:val="111111"/>
              </w:rPr>
              <w:br/>
              <w:t>(0.635, 0.80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C566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E91E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2,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47A2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r>
      <w:tr w:rsidR="00897AE3" w:rsidRPr="00897AE3" w14:paraId="36ED7FA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D67886"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DA91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1, 0.7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0569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B6D3B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1</w:t>
            </w:r>
            <w:r w:rsidRPr="00897AE3">
              <w:rPr>
                <w:rFonts w:ascii="Calibri" w:eastAsia="Calibri" w:hAnsi="Calibri" w:cs="Calibri"/>
                <w:color w:val="111111"/>
              </w:rPr>
              <w:br/>
              <w:t>(0.632, 0.7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E54C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B0F0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9</w:t>
            </w:r>
            <w:r w:rsidRPr="00897AE3">
              <w:rPr>
                <w:rFonts w:ascii="Calibri" w:eastAsia="Calibri" w:hAnsi="Calibri" w:cs="Calibri"/>
                <w:color w:val="111111"/>
              </w:rPr>
              <w:br/>
              <w:t>(0.639,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0153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7</w:t>
            </w:r>
          </w:p>
        </w:tc>
      </w:tr>
      <w:tr w:rsidR="00897AE3" w:rsidRPr="00897AE3" w14:paraId="5DC93DD8"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04763B7"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1F63CD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6638F"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3621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0,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AFAF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F140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3</w:t>
            </w:r>
            <w:r w:rsidRPr="00897AE3">
              <w:rPr>
                <w:rFonts w:ascii="Calibri" w:eastAsia="Calibri" w:hAnsi="Calibri" w:cs="Calibri"/>
                <w:color w:val="111111"/>
              </w:rPr>
              <w:br/>
              <w:t>(0.615, 0.7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39C6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77E6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8</w:t>
            </w:r>
            <w:r w:rsidRPr="00897AE3">
              <w:rPr>
                <w:rFonts w:ascii="Calibri" w:eastAsia="Calibri" w:hAnsi="Calibri" w:cs="Calibri"/>
                <w:color w:val="111111"/>
              </w:rPr>
              <w:br/>
              <w:t>(0.639, 0.7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CC3D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7</w:t>
            </w:r>
          </w:p>
        </w:tc>
      </w:tr>
      <w:tr w:rsidR="00897AE3" w:rsidRPr="00897AE3" w14:paraId="044EE19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D28D31"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7F76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0</w:t>
            </w:r>
            <w:r w:rsidRPr="00897AE3">
              <w:rPr>
                <w:rFonts w:ascii="Calibri" w:eastAsia="Calibri" w:hAnsi="Calibri" w:cs="Calibri"/>
                <w:color w:val="111111"/>
              </w:rPr>
              <w:br/>
              <w:t>(0.657, 0.7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E873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9878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0</w:t>
            </w:r>
            <w:r w:rsidRPr="00897AE3">
              <w:rPr>
                <w:rFonts w:ascii="Calibri" w:eastAsia="Calibri" w:hAnsi="Calibri" w:cs="Calibri"/>
                <w:color w:val="111111"/>
              </w:rPr>
              <w:br/>
              <w:t>(0.615, 0.7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5DE01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6B2A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50,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50F18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3</w:t>
            </w:r>
          </w:p>
        </w:tc>
      </w:tr>
      <w:tr w:rsidR="00897AE3" w:rsidRPr="00897AE3" w14:paraId="1C7F1863"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1307ED8"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193ABDC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D7415D"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F37D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8</w:t>
            </w:r>
            <w:r w:rsidRPr="00897AE3">
              <w:rPr>
                <w:rFonts w:ascii="Calibri" w:eastAsia="Calibri" w:hAnsi="Calibri" w:cs="Calibri"/>
                <w:color w:val="111111"/>
              </w:rPr>
              <w:br/>
              <w:t>(0.643,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2FF1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587A9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4</w:t>
            </w:r>
            <w:r w:rsidRPr="00897AE3">
              <w:rPr>
                <w:rFonts w:ascii="Calibri" w:eastAsia="Calibri" w:hAnsi="Calibri" w:cs="Calibri"/>
                <w:color w:val="111111"/>
              </w:rPr>
              <w:br/>
              <w:t>(0.610, 0.7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645B9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1A43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34,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A47C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4</w:t>
            </w:r>
          </w:p>
        </w:tc>
      </w:tr>
      <w:tr w:rsidR="00897AE3" w:rsidRPr="00897AE3" w14:paraId="50FF01C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8E5EB0"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D394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6</w:t>
            </w:r>
            <w:r w:rsidRPr="00897AE3">
              <w:rPr>
                <w:rFonts w:ascii="Calibri" w:eastAsia="Calibri" w:hAnsi="Calibri" w:cs="Calibri"/>
                <w:color w:val="111111"/>
              </w:rPr>
              <w:br/>
              <w:t>(0.653,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00C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12EA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8</w:t>
            </w:r>
            <w:r w:rsidRPr="00897AE3">
              <w:rPr>
                <w:rFonts w:ascii="Calibri" w:eastAsia="Calibri" w:hAnsi="Calibri" w:cs="Calibri"/>
                <w:color w:val="111111"/>
              </w:rPr>
              <w:br/>
              <w:t>(0.616, 0.78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B0EA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2976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48, 0.7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B014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5</w:t>
            </w:r>
          </w:p>
        </w:tc>
      </w:tr>
      <w:tr w:rsidR="00897AE3" w:rsidRPr="00897AE3" w14:paraId="4A651BB9"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1F335D5"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36708D9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55EE7"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767D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9</w:t>
            </w:r>
            <w:r w:rsidRPr="00897AE3">
              <w:rPr>
                <w:rFonts w:ascii="Calibri" w:eastAsia="Calibri" w:hAnsi="Calibri" w:cs="Calibri"/>
                <w:color w:val="111111"/>
              </w:rPr>
              <w:br/>
              <w:t>(0.643, 0.75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B804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A05D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7</w:t>
            </w:r>
            <w:r w:rsidRPr="00897AE3">
              <w:rPr>
                <w:rFonts w:ascii="Calibri" w:eastAsia="Calibri" w:hAnsi="Calibri" w:cs="Calibri"/>
                <w:color w:val="111111"/>
              </w:rPr>
              <w:br/>
              <w:t>(0.610,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28D90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1990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B7D4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r>
      <w:tr w:rsidR="00897AE3" w:rsidRPr="00897AE3" w14:paraId="1BFB07D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F5DA77"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CAC89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1</w:t>
            </w:r>
            <w:r w:rsidRPr="00897AE3">
              <w:rPr>
                <w:rFonts w:ascii="Calibri" w:eastAsia="Calibri" w:hAnsi="Calibri" w:cs="Calibri"/>
                <w:color w:val="111111"/>
              </w:rPr>
              <w:br/>
              <w:t>(0.658, 0.7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7D4B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C64B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32, 0.8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581E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979C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6064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r>
      <w:tr w:rsidR="00897AE3" w:rsidRPr="00897AE3" w14:paraId="5536B902"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86992F0"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1807E39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6467EE"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F3E6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1, 0.7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CBBE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5EFE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4</w:t>
            </w:r>
            <w:r w:rsidRPr="00897AE3">
              <w:rPr>
                <w:rFonts w:ascii="Calibri" w:eastAsia="Calibri" w:hAnsi="Calibri" w:cs="Calibri"/>
                <w:color w:val="111111"/>
              </w:rPr>
              <w:br/>
              <w:t>(0.621,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6536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FA55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9</w:t>
            </w:r>
            <w:r w:rsidRPr="00897AE3">
              <w:rPr>
                <w:rFonts w:ascii="Calibri" w:eastAsia="Calibri" w:hAnsi="Calibri" w:cs="Calibri"/>
                <w:color w:val="111111"/>
              </w:rPr>
              <w:br/>
              <w:t>(0.640, 0.7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BAA2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1</w:t>
            </w:r>
          </w:p>
        </w:tc>
      </w:tr>
      <w:tr w:rsidR="00897AE3" w:rsidRPr="00897AE3" w14:paraId="08269AE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B3CF43"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22EC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5</w:t>
            </w:r>
            <w:r w:rsidRPr="00897AE3">
              <w:rPr>
                <w:rFonts w:ascii="Calibri" w:eastAsia="Calibri" w:hAnsi="Calibri" w:cs="Calibri"/>
                <w:color w:val="111111"/>
              </w:rPr>
              <w:br/>
              <w:t>(0.652, 0.7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E7DA5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AF82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2</w:t>
            </w:r>
            <w:r w:rsidRPr="00897AE3">
              <w:rPr>
                <w:rFonts w:ascii="Calibri" w:eastAsia="Calibri" w:hAnsi="Calibri" w:cs="Calibri"/>
                <w:color w:val="111111"/>
              </w:rPr>
              <w:br/>
              <w:t>(0.610, 0.77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465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243D9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5</w:t>
            </w:r>
            <w:r w:rsidRPr="00897AE3">
              <w:rPr>
                <w:rFonts w:ascii="Calibri" w:eastAsia="Calibri" w:hAnsi="Calibri" w:cs="Calibri"/>
                <w:color w:val="111111"/>
              </w:rPr>
              <w:br/>
              <w:t>(0.648, 0.7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5AF99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p>
        </w:tc>
      </w:tr>
      <w:tr w:rsidR="00897AE3" w:rsidRPr="00897AE3" w14:paraId="57E151CC"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C1189D3"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2BBA03E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0BD965"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9FF3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0</w:t>
            </w:r>
            <w:r w:rsidRPr="00897AE3">
              <w:rPr>
                <w:rFonts w:ascii="Calibri" w:eastAsia="Calibri" w:hAnsi="Calibri" w:cs="Calibri"/>
                <w:color w:val="111111"/>
              </w:rPr>
              <w:br/>
              <w:t>(0.644, 0.7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40C60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F931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6</w:t>
            </w:r>
            <w:r w:rsidRPr="00897AE3">
              <w:rPr>
                <w:rFonts w:ascii="Calibri" w:eastAsia="Calibri" w:hAnsi="Calibri" w:cs="Calibri"/>
                <w:color w:val="111111"/>
              </w:rPr>
              <w:br/>
              <w:t>(0.608, 0.78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EF3E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35D3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3</w:t>
            </w:r>
            <w:r w:rsidRPr="00897AE3">
              <w:rPr>
                <w:rFonts w:ascii="Calibri" w:eastAsia="Calibri" w:hAnsi="Calibri" w:cs="Calibri"/>
                <w:color w:val="111111"/>
              </w:rPr>
              <w:br/>
              <w:t>(0.634, 0.7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FC28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7</w:t>
            </w:r>
          </w:p>
        </w:tc>
      </w:tr>
      <w:tr w:rsidR="00897AE3" w:rsidRPr="00897AE3" w14:paraId="1857062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33A030"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9515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4</w:t>
            </w:r>
            <w:r w:rsidRPr="00897AE3">
              <w:rPr>
                <w:rFonts w:ascii="Calibri" w:eastAsia="Calibri" w:hAnsi="Calibri" w:cs="Calibri"/>
                <w:color w:val="111111"/>
              </w:rPr>
              <w:br/>
              <w:t>(0.660, 0.7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76D9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7C0F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4</w:t>
            </w:r>
            <w:r w:rsidRPr="00897AE3">
              <w:rPr>
                <w:rFonts w:ascii="Calibri" w:eastAsia="Calibri" w:hAnsi="Calibri" w:cs="Calibri"/>
                <w:color w:val="111111"/>
              </w:rPr>
              <w:br/>
              <w:t>(0.636,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76423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D670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2</w:t>
            </w:r>
            <w:r w:rsidRPr="00897AE3">
              <w:rPr>
                <w:rFonts w:ascii="Calibri" w:eastAsia="Calibri" w:hAnsi="Calibri" w:cs="Calibri"/>
                <w:color w:val="111111"/>
              </w:rPr>
              <w:br/>
              <w:t>(0.643, 0.78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6AD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5</w:t>
            </w:r>
          </w:p>
        </w:tc>
      </w:tr>
      <w:tr w:rsidR="00897AE3" w:rsidRPr="00897AE3" w14:paraId="16A20FB3"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D942025"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CI = confidence interval; JHS = Jackson Heart Study</w:t>
            </w:r>
          </w:p>
        </w:tc>
      </w:tr>
      <w:tr w:rsidR="00897AE3" w:rsidRPr="00897AE3" w14:paraId="71E45934"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6240FADA"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710F86D7"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603F2230"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Overall concordance was defined as the concordance statistic resulting from concatenating predicted probabilities and observed status across the two cohorts and two outcome variables.</w:t>
            </w:r>
          </w:p>
        </w:tc>
      </w:tr>
      <w:tr w:rsidR="00897AE3" w:rsidRPr="00897AE3" w14:paraId="66E2CBC9"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7BB4EC86"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All concordance statistics obtained from blood pressure sampling variations were compared to the concordance statistic obtained when blood pressure was measured throughout sleep.</w:t>
            </w:r>
          </w:p>
        </w:tc>
      </w:tr>
      <w:tr w:rsidR="00897AE3" w:rsidRPr="00897AE3" w14:paraId="0A0E27A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25B0C8A5"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values were obtained using DeLong's test for correlated concordance statistics.</w:t>
            </w:r>
          </w:p>
        </w:tc>
      </w:tr>
    </w:tbl>
    <w:p w14:paraId="5C12FC1E" w14:textId="77777777" w:rsidR="00897AE3" w:rsidRPr="00897AE3" w:rsidRDefault="00897AE3" w:rsidP="00897AE3">
      <w:r w:rsidRPr="00897AE3">
        <w:br w:type="page"/>
      </w:r>
    </w:p>
    <w:p w14:paraId="5F5EE051" w14:textId="77777777" w:rsidR="00897AE3" w:rsidRPr="00897AE3" w:rsidRDefault="00897AE3" w:rsidP="00897AE3">
      <w:pPr>
        <w:sectPr w:rsidR="00897AE3" w:rsidRPr="00897AE3">
          <w:footerReference w:type="default" r:id="rId11"/>
          <w:pgSz w:w="12240" w:h="15840"/>
          <w:pgMar w:top="1440" w:right="1440" w:bottom="1440" w:left="1440" w:header="720" w:footer="720" w:gutter="0"/>
          <w:cols w:space="720"/>
          <w:docGrid w:linePitch="360"/>
        </w:sectPr>
      </w:pPr>
    </w:p>
    <w:p w14:paraId="55D05FF6" w14:textId="77777777" w:rsidR="00897AE3" w:rsidRPr="00897AE3" w:rsidRDefault="00897AE3" w:rsidP="00897AE3">
      <w:r w:rsidRPr="00897AE3">
        <w:lastRenderedPageBreak/>
        <w:t>Figure 1: Illustration of blood pressure sampling variations following a consecutive and distributed sampling strategy.</w:t>
      </w:r>
    </w:p>
    <w:p w14:paraId="35FE46B8" w14:textId="77777777" w:rsidR="00897AE3" w:rsidRPr="00897AE3" w:rsidRDefault="00897AE3" w:rsidP="00897AE3">
      <w:r w:rsidRPr="00897AE3">
        <w:rPr>
          <w:noProof/>
        </w:rPr>
        <w:drawing>
          <wp:inline distT="0" distB="0" distL="0" distR="0" wp14:anchorId="72DF4B2A" wp14:editId="7B53825D">
            <wp:extent cx="548640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2"/>
                    <a:srcRect/>
                    <a:stretch>
                      <a:fillRect/>
                    </a:stretch>
                  </pic:blipFill>
                  <pic:spPr bwMode="auto">
                    <a:xfrm>
                      <a:off x="0" y="0"/>
                      <a:ext cx="76200" cy="88900"/>
                    </a:xfrm>
                    <a:prstGeom prst="rect">
                      <a:avLst/>
                    </a:prstGeom>
                    <a:noFill/>
                  </pic:spPr>
                </pic:pic>
              </a:graphicData>
            </a:graphic>
          </wp:inline>
        </w:drawing>
      </w:r>
    </w:p>
    <w:p w14:paraId="76EBDF53" w14:textId="77777777" w:rsidR="00897AE3" w:rsidRPr="00897AE3" w:rsidRDefault="00897AE3" w:rsidP="00897AE3"/>
    <w:p w14:paraId="51E3753A" w14:textId="77777777" w:rsidR="00897AE3" w:rsidRPr="00897AE3" w:rsidRDefault="00897AE3" w:rsidP="00897AE3">
      <w:r w:rsidRPr="00897AE3">
        <w:lastRenderedPageBreak/>
        <w:t>Figure 2: Summary of Kappa statistics (multiplied by 100) for the 6 blood pressure sampling variations with highest overall Kappa statistics among those that measured time in hours since falling asleep.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w14:paraId="1E151880" w14:textId="77777777" w:rsidR="00897AE3" w:rsidRPr="00897AE3" w:rsidRDefault="00897AE3" w:rsidP="00897AE3">
      <w:r w:rsidRPr="00897AE3">
        <w:rPr>
          <w:noProof/>
        </w:rPr>
        <w:drawing>
          <wp:inline distT="0" distB="0" distL="0" distR="0" wp14:anchorId="4DBD3095" wp14:editId="6DFD9546">
            <wp:extent cx="649224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90170" cy="76200"/>
                    </a:xfrm>
                    <a:prstGeom prst="rect">
                      <a:avLst/>
                    </a:prstGeom>
                    <a:noFill/>
                  </pic:spPr>
                </pic:pic>
              </a:graphicData>
            </a:graphic>
          </wp:inline>
        </w:drawing>
      </w:r>
    </w:p>
    <w:p w14:paraId="2A59A597" w14:textId="77777777" w:rsidR="00897AE3" w:rsidRPr="00897AE3" w:rsidRDefault="00897AE3" w:rsidP="00897AE3">
      <w:r w:rsidRPr="00897AE3">
        <w:lastRenderedPageBreak/>
        <w:t>Confidence intervals were estimated using bootstrap resampling with bias correction and acceleration. Each interval was based on the aggregate of 10,000 bootstrap replicates.</w:t>
      </w:r>
    </w:p>
    <w:p w14:paraId="4C326972" w14:textId="77777777" w:rsidR="00897AE3" w:rsidRPr="00897AE3" w:rsidRDefault="00897AE3" w:rsidP="00897AE3">
      <w:r w:rsidRPr="00897AE3">
        <w:br w:type="page"/>
      </w:r>
    </w:p>
    <w:p w14:paraId="45042137" w14:textId="77777777" w:rsidR="00897AE3" w:rsidRPr="00897AE3" w:rsidRDefault="00897AE3" w:rsidP="00897AE3">
      <w:r w:rsidRPr="00897AE3">
        <w:lastRenderedPageBreak/>
        <w:t>Table S1: Participant inclusion cascade.</w:t>
      </w:r>
    </w:p>
    <w:tbl>
      <w:tblPr>
        <w:tblW w:w="9936" w:type="dxa"/>
        <w:jc w:val="center"/>
        <w:tblLayout w:type="fixed"/>
        <w:tblLook w:val="0420" w:firstRow="1" w:lastRow="0" w:firstColumn="0" w:lastColumn="0" w:noHBand="0" w:noVBand="1"/>
      </w:tblPr>
      <w:tblGrid>
        <w:gridCol w:w="3600"/>
        <w:gridCol w:w="3168"/>
        <w:gridCol w:w="3168"/>
      </w:tblGrid>
      <w:tr w:rsidR="00897AE3" w:rsidRPr="00897AE3" w14:paraId="582089AD" w14:textId="77777777" w:rsidTr="00121FE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7B1CE9"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Inclusion criteria</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10FFFE"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CARDIA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399BF2"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JHS participants</w:t>
            </w:r>
          </w:p>
        </w:tc>
      </w:tr>
      <w:tr w:rsidR="00897AE3" w:rsidRPr="00897AE3" w14:paraId="2DB65B92"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4E87DD" w14:textId="77777777" w:rsidR="00897AE3" w:rsidRPr="00897AE3" w:rsidRDefault="00897AE3" w:rsidP="00897AE3">
            <w:pPr>
              <w:spacing w:before="40" w:after="40"/>
              <w:ind w:left="100" w:right="100"/>
              <w:jc w:val="right"/>
            </w:pPr>
            <w:r w:rsidRPr="00897AE3">
              <w:rPr>
                <w:rFonts w:ascii="Calibri" w:eastAsia="Calibri" w:hAnsi="Calibri" w:cs="Calibri"/>
                <w:color w:val="111111"/>
              </w:rPr>
              <w:t>All study participa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BF1735" w14:textId="77777777" w:rsidR="00897AE3" w:rsidRPr="00897AE3" w:rsidRDefault="00897AE3" w:rsidP="00897AE3">
            <w:pPr>
              <w:spacing w:before="40" w:after="40"/>
              <w:ind w:left="100" w:right="100"/>
              <w:jc w:val="right"/>
            </w:pPr>
            <w:r w:rsidRPr="00897AE3">
              <w:rPr>
                <w:rFonts w:ascii="Calibri" w:eastAsia="Calibri" w:hAnsi="Calibri" w:cs="Calibri"/>
                <w:color w:val="111111"/>
              </w:rPr>
              <w:t>5,11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EA11B7" w14:textId="77777777" w:rsidR="00897AE3" w:rsidRPr="00897AE3" w:rsidRDefault="00897AE3" w:rsidP="00897AE3">
            <w:pPr>
              <w:spacing w:before="40" w:after="40"/>
              <w:ind w:left="100" w:right="100"/>
              <w:jc w:val="right"/>
            </w:pPr>
            <w:r w:rsidRPr="00897AE3">
              <w:rPr>
                <w:rFonts w:ascii="Calibri" w:eastAsia="Calibri" w:hAnsi="Calibri" w:cs="Calibri"/>
                <w:color w:val="111111"/>
              </w:rPr>
              <w:t>5,306</w:t>
            </w:r>
          </w:p>
        </w:tc>
      </w:tr>
      <w:tr w:rsidR="00897AE3" w:rsidRPr="00897AE3" w14:paraId="68C3C2AB"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E3AB75"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ho underwent 24-hour ABP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3582EC"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831</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C3BEE" w14:textId="77777777" w:rsidR="00897AE3" w:rsidRPr="00897AE3" w:rsidRDefault="00897AE3" w:rsidP="00897AE3">
            <w:pPr>
              <w:spacing w:before="40" w:after="40"/>
              <w:ind w:left="100" w:right="100"/>
              <w:jc w:val="right"/>
            </w:pPr>
            <w:r w:rsidRPr="00897AE3">
              <w:rPr>
                <w:rFonts w:ascii="Calibri" w:eastAsia="Calibri" w:hAnsi="Calibri" w:cs="Calibri"/>
                <w:color w:val="111111"/>
              </w:rPr>
              <w:t>1,146</w:t>
            </w:r>
          </w:p>
        </w:tc>
      </w:tr>
      <w:tr w:rsidR="00897AE3" w:rsidRPr="00897AE3" w14:paraId="798FED14"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01694"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ith ≥5 asleep blood pressure measurement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3EFA4B"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78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14D082"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941</w:t>
            </w:r>
          </w:p>
        </w:tc>
      </w:tr>
      <w:tr w:rsidR="00897AE3" w:rsidRPr="00897AE3" w14:paraId="3A1896F3"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872103"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ho were asleep for all measurements between 1am and 5am.</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0A3699"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645</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DD6280"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854</w:t>
            </w:r>
          </w:p>
        </w:tc>
      </w:tr>
      <w:tr w:rsidR="00897AE3" w:rsidRPr="00897AE3" w14:paraId="26A1F8A4"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63C8EF" w14:textId="77777777" w:rsidR="00897AE3" w:rsidRPr="00897AE3" w:rsidRDefault="00897AE3" w:rsidP="00897AE3">
            <w:pPr>
              <w:spacing w:before="40" w:after="40"/>
              <w:ind w:left="100" w:right="100"/>
              <w:jc w:val="right"/>
            </w:pPr>
            <w:r w:rsidRPr="00897AE3">
              <w:rPr>
                <w:rFonts w:ascii="Calibri" w:eastAsia="Calibri" w:hAnsi="Calibri" w:cs="Calibri"/>
                <w:color w:val="111111"/>
              </w:rPr>
              <w:t>Participants with at least 1 blood pressure measurement within 30 minutes of all sampling times</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205ECC"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458</w:t>
            </w:r>
          </w:p>
        </w:tc>
        <w:tc>
          <w:tcPr>
            <w:tcW w:w="3168"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1C07B" w14:textId="77777777" w:rsidR="00897AE3" w:rsidRPr="00897AE3" w:rsidRDefault="00897AE3" w:rsidP="00897AE3">
            <w:pPr>
              <w:spacing w:before="40" w:after="40"/>
              <w:ind w:left="100" w:right="100"/>
              <w:jc w:val="right"/>
            </w:pPr>
            <w:r w:rsidRPr="00897AE3">
              <w:rPr>
                <w:rFonts w:ascii="Calibri" w:eastAsia="Calibri" w:hAnsi="Calibri" w:cs="Calibri"/>
                <w:color w:val="111111"/>
              </w:rPr>
              <w:t xml:space="preserve">  621</w:t>
            </w:r>
          </w:p>
        </w:tc>
      </w:tr>
      <w:tr w:rsidR="00897AE3" w:rsidRPr="00897AE3" w14:paraId="73027B43" w14:textId="77777777" w:rsidTr="00121FE7">
        <w:trPr>
          <w:cantSplit/>
          <w:jc w:val="center"/>
        </w:trPr>
        <w:tc>
          <w:tcPr>
            <w:tcW w:w="9936" w:type="dxa"/>
            <w:gridSpan w:val="3"/>
            <w:shd w:val="clear" w:color="auto" w:fill="FFFFFF"/>
            <w:tcMar>
              <w:top w:w="0" w:type="dxa"/>
              <w:left w:w="0" w:type="dxa"/>
              <w:bottom w:w="0" w:type="dxa"/>
              <w:right w:w="0" w:type="dxa"/>
            </w:tcMar>
            <w:vAlign w:val="center"/>
          </w:tcPr>
          <w:p w14:paraId="2ECC69C5" w14:textId="77777777" w:rsidR="00897AE3" w:rsidRPr="00897AE3" w:rsidRDefault="00897AE3" w:rsidP="00897AE3">
            <w:pPr>
              <w:spacing w:after="0"/>
            </w:pPr>
            <w:r w:rsidRPr="00897AE3">
              <w:rPr>
                <w:rFonts w:ascii="Calibri" w:eastAsia="Calibri" w:hAnsi="Calibri" w:cs="Calibri"/>
                <w:color w:val="000000"/>
              </w:rPr>
              <w:t>ABPM = ambulatory blood pressure monitoring; CARDIA = Coronary Artery Risk Development in Young Adults; JHS = Jackson Heart Study</w:t>
            </w:r>
          </w:p>
        </w:tc>
      </w:tr>
    </w:tbl>
    <w:p w14:paraId="413FAB3B" w14:textId="77777777" w:rsidR="00897AE3" w:rsidRPr="00897AE3" w:rsidRDefault="00897AE3" w:rsidP="00897AE3">
      <w:r w:rsidRPr="00897AE3">
        <w:br w:type="page"/>
      </w:r>
    </w:p>
    <w:p w14:paraId="4298D3DF" w14:textId="77777777" w:rsidR="00897AE3" w:rsidRPr="00897AE3" w:rsidRDefault="00897AE3" w:rsidP="00897AE3">
      <w:pPr>
        <w:sectPr w:rsidR="00897AE3" w:rsidRPr="00897AE3">
          <w:footerReference w:type="default" r:id="rId14"/>
          <w:pgSz w:w="12240" w:h="15840"/>
          <w:pgMar w:top="1440" w:right="1440" w:bottom="1440" w:left="1440" w:header="720" w:footer="720" w:gutter="0"/>
          <w:cols w:space="720"/>
          <w:docGrid w:linePitch="360"/>
        </w:sectPr>
      </w:pPr>
    </w:p>
    <w:p w14:paraId="7C04D8E4" w14:textId="77777777" w:rsidR="00897AE3" w:rsidRPr="00897AE3" w:rsidRDefault="00897AE3" w:rsidP="00897AE3">
      <w:r w:rsidRPr="00897AE3">
        <w:lastRenderedPageBreak/>
        <w:t>Table S2: Summary of 12 groups of blood pressure sampling variations</w:t>
      </w:r>
    </w:p>
    <w:tbl>
      <w:tblPr>
        <w:tblW w:w="10080" w:type="dxa"/>
        <w:jc w:val="center"/>
        <w:tblLayout w:type="fixed"/>
        <w:tblLook w:val="0420" w:firstRow="1" w:lastRow="0" w:firstColumn="0" w:lastColumn="0" w:noHBand="0" w:noVBand="1"/>
      </w:tblPr>
      <w:tblGrid>
        <w:gridCol w:w="3600"/>
        <w:gridCol w:w="6480"/>
      </w:tblGrid>
      <w:tr w:rsidR="00897AE3" w:rsidRPr="00897AE3" w14:paraId="74CDC36D" w14:textId="77777777" w:rsidTr="00121FE7">
        <w:trPr>
          <w:cantSplit/>
          <w:tblHeader/>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019C96" w14:textId="77777777" w:rsidR="00897AE3" w:rsidRPr="00897AE3" w:rsidRDefault="00897AE3" w:rsidP="00897AE3">
            <w:pPr>
              <w:spacing w:before="40" w:after="40"/>
              <w:ind w:left="100" w:right="100"/>
            </w:pPr>
            <w:r w:rsidRPr="00897AE3">
              <w:rPr>
                <w:rFonts w:ascii="Calibri" w:eastAsia="Calibri" w:hAnsi="Calibri" w:cs="Calibri"/>
                <w:b/>
                <w:color w:val="111111"/>
              </w:rPr>
              <w:t>Group description</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E106C7" w14:textId="77777777" w:rsidR="00897AE3" w:rsidRPr="00897AE3" w:rsidRDefault="00897AE3" w:rsidP="00897AE3">
            <w:pPr>
              <w:spacing w:before="40" w:after="40"/>
              <w:ind w:left="100" w:right="100"/>
              <w:jc w:val="right"/>
            </w:pPr>
            <w:r w:rsidRPr="00897AE3">
              <w:rPr>
                <w:rFonts w:ascii="Calibri" w:eastAsia="Calibri" w:hAnsi="Calibri" w:cs="Calibri"/>
                <w:b/>
                <w:color w:val="111111"/>
              </w:rPr>
              <w:t>BP sampling variations</w:t>
            </w:r>
          </w:p>
        </w:tc>
      </w:tr>
      <w:tr w:rsidR="00897AE3" w:rsidRPr="00897AE3" w14:paraId="6B5300B2"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CF2336" w14:textId="77777777" w:rsidR="00897AE3" w:rsidRPr="00897AE3" w:rsidRDefault="00897AE3" w:rsidP="00897AE3">
            <w:pPr>
              <w:spacing w:before="40" w:after="40"/>
              <w:ind w:left="100" w:right="100"/>
            </w:pPr>
            <w:r w:rsidRPr="00897AE3">
              <w:rPr>
                <w:rFonts w:ascii="Calibri" w:eastAsia="Calibri" w:hAnsi="Calibri" w:cs="Calibri"/>
                <w:color w:val="111111"/>
              </w:rPr>
              <w:t>2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8696C5"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19E73E02"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4E938A" w14:textId="77777777" w:rsidR="00897AE3" w:rsidRPr="00897AE3" w:rsidRDefault="00897AE3" w:rsidP="00897AE3">
            <w:pPr>
              <w:spacing w:before="40" w:after="40"/>
              <w:ind w:left="100" w:right="100"/>
            </w:pPr>
            <w:r w:rsidRPr="00897AE3">
              <w:rPr>
                <w:rFonts w:ascii="Calibri" w:eastAsia="Calibri" w:hAnsi="Calibri" w:cs="Calibri"/>
                <w:color w:val="111111"/>
              </w:rPr>
              <w:t>2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7EFE1B"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5BA58785"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42914A" w14:textId="77777777" w:rsidR="00897AE3" w:rsidRPr="00897AE3" w:rsidRDefault="00897AE3" w:rsidP="00897AE3">
            <w:pPr>
              <w:spacing w:before="40" w:after="40"/>
              <w:ind w:left="100" w:right="100"/>
            </w:pPr>
            <w:r w:rsidRPr="00897AE3">
              <w:rPr>
                <w:rFonts w:ascii="Calibri" w:eastAsia="Calibri" w:hAnsi="Calibri" w:cs="Calibri"/>
                <w:color w:val="111111"/>
              </w:rPr>
              <w:t>2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CCB76C"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and 2; at 1 and 3; at 1 and 4; at 1 and 5; at 2 and 3; at 2 and 4; at 2 and 5; at 3 and 4; at 3 and 5; and at 4 and 5</w:t>
            </w:r>
          </w:p>
        </w:tc>
      </w:tr>
      <w:tr w:rsidR="00897AE3" w:rsidRPr="00897AE3" w14:paraId="46F71160"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4CD89F" w14:textId="77777777" w:rsidR="00897AE3" w:rsidRPr="00897AE3" w:rsidRDefault="00897AE3" w:rsidP="00897AE3">
            <w:pPr>
              <w:spacing w:before="40" w:after="40"/>
              <w:ind w:left="100" w:right="100"/>
            </w:pPr>
            <w:r w:rsidRPr="00897AE3">
              <w:rPr>
                <w:rFonts w:ascii="Calibri" w:eastAsia="Calibri" w:hAnsi="Calibri" w:cs="Calibri"/>
                <w:color w:val="111111"/>
              </w:rPr>
              <w:t>2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1F4DC3"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and 2; at 1 and 3; at 1 and 4; at 1 and 5; at 2 and 3; at 2 and 4; at 2 and 5; at 3 and 4; at 3 and 5; and at 4 and 5</w:t>
            </w:r>
          </w:p>
        </w:tc>
      </w:tr>
      <w:tr w:rsidR="00897AE3" w:rsidRPr="00897AE3" w14:paraId="7D323568"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625A0F" w14:textId="77777777" w:rsidR="00897AE3" w:rsidRPr="00897AE3" w:rsidRDefault="00897AE3" w:rsidP="00897AE3">
            <w:pPr>
              <w:spacing w:before="40" w:after="40"/>
              <w:ind w:left="100" w:right="100"/>
            </w:pPr>
            <w:r w:rsidRPr="00897AE3">
              <w:rPr>
                <w:rFonts w:ascii="Calibri" w:eastAsia="Calibri" w:hAnsi="Calibri" w:cs="Calibri"/>
                <w:color w:val="111111"/>
              </w:rPr>
              <w:t>3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59E2E"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170277DA"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37C9CD" w14:textId="77777777" w:rsidR="00897AE3" w:rsidRPr="00897AE3" w:rsidRDefault="00897AE3" w:rsidP="00897AE3">
            <w:pPr>
              <w:spacing w:before="40" w:after="40"/>
              <w:ind w:left="100" w:right="100"/>
            </w:pPr>
            <w:r w:rsidRPr="00897AE3">
              <w:rPr>
                <w:rFonts w:ascii="Calibri" w:eastAsia="Calibri" w:hAnsi="Calibri" w:cs="Calibri"/>
                <w:color w:val="111111"/>
              </w:rPr>
              <w:t>3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456A0F"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3089E423"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BC94BA" w14:textId="77777777" w:rsidR="00897AE3" w:rsidRPr="00897AE3" w:rsidRDefault="00897AE3" w:rsidP="00897AE3">
            <w:pPr>
              <w:spacing w:before="40" w:after="40"/>
              <w:ind w:left="100" w:right="100"/>
            </w:pPr>
            <w:r w:rsidRPr="00897AE3">
              <w:rPr>
                <w:rFonts w:ascii="Calibri" w:eastAsia="Calibri" w:hAnsi="Calibri" w:cs="Calibri"/>
                <w:color w:val="111111"/>
              </w:rPr>
              <w:t>3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A275B1"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and 3; at 1, 2 and 4; at 1, 2 and 5; at 1, 3 and 4; at 1, 3 and 5; at 1, 4 and 5; at 2, 3 and 4; at 2, 3 and 5; at 2, 4 and 5; and at 3, 4 and 5</w:t>
            </w:r>
          </w:p>
        </w:tc>
      </w:tr>
      <w:tr w:rsidR="00897AE3" w:rsidRPr="00897AE3" w14:paraId="455B496A"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01EE94" w14:textId="77777777" w:rsidR="00897AE3" w:rsidRPr="00897AE3" w:rsidRDefault="00897AE3" w:rsidP="00897AE3">
            <w:pPr>
              <w:spacing w:before="40" w:after="40"/>
              <w:ind w:left="100" w:right="100"/>
            </w:pPr>
            <w:r w:rsidRPr="00897AE3">
              <w:rPr>
                <w:rFonts w:ascii="Calibri" w:eastAsia="Calibri" w:hAnsi="Calibri" w:cs="Calibri"/>
                <w:color w:val="111111"/>
              </w:rPr>
              <w:t>3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2A71C5"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and 3; at 1, 2 and 4; at 1, 2 and 5; at 1, 3 and 4; at 1, 3 and 5; at 1, 4 and 5; at 2, 3 and 4; at 2, 3 and 5; at 2, 4 and 5; and at 3, 4 and 5</w:t>
            </w:r>
          </w:p>
        </w:tc>
      </w:tr>
      <w:tr w:rsidR="00897AE3" w:rsidRPr="00897AE3" w14:paraId="53294AF0"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1C3FD9" w14:textId="77777777" w:rsidR="00897AE3" w:rsidRPr="00897AE3" w:rsidRDefault="00897AE3" w:rsidP="00897AE3">
            <w:pPr>
              <w:spacing w:before="40" w:after="40"/>
              <w:ind w:left="100" w:right="100"/>
            </w:pPr>
            <w:r w:rsidRPr="00897AE3">
              <w:rPr>
                <w:rFonts w:ascii="Calibri" w:eastAsia="Calibri" w:hAnsi="Calibri" w:cs="Calibri"/>
                <w:color w:val="111111"/>
              </w:rPr>
              <w:t>4 Consecutive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CA4798"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65029658"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2CC648" w14:textId="77777777" w:rsidR="00897AE3" w:rsidRPr="00897AE3" w:rsidRDefault="00897AE3" w:rsidP="00897AE3">
            <w:pPr>
              <w:spacing w:before="40" w:after="40"/>
              <w:ind w:left="100" w:right="100"/>
            </w:pPr>
            <w:r w:rsidRPr="00897AE3">
              <w:rPr>
                <w:rFonts w:ascii="Calibri" w:eastAsia="Calibri" w:hAnsi="Calibri" w:cs="Calibri"/>
                <w:color w:val="111111"/>
              </w:rPr>
              <w:t>4 Consecutive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BFA3FB" w14:textId="77777777" w:rsidR="00897AE3" w:rsidRPr="00897AE3" w:rsidRDefault="00897AE3" w:rsidP="00897AE3">
            <w:pPr>
              <w:spacing w:before="40" w:after="40"/>
              <w:ind w:left="100" w:right="100"/>
              <w:jc w:val="right"/>
            </w:pPr>
            <w:r w:rsidRPr="00897AE3">
              <w:rPr>
                <w:rFonts w:ascii="Calibri" w:eastAsia="Calibri" w:hAnsi="Calibri" w:cs="Calibri"/>
                <w:color w:val="111111"/>
              </w:rPr>
              <w:t>starting at 1; starting at 2; starting at 3; and starting at 4</w:t>
            </w:r>
          </w:p>
        </w:tc>
      </w:tr>
      <w:tr w:rsidR="00897AE3" w:rsidRPr="00897AE3" w14:paraId="0BEE51A6"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4E96B8" w14:textId="77777777" w:rsidR="00897AE3" w:rsidRPr="00897AE3" w:rsidRDefault="00897AE3" w:rsidP="00897AE3">
            <w:pPr>
              <w:spacing w:before="40" w:after="40"/>
              <w:ind w:left="100" w:right="100"/>
            </w:pPr>
            <w:r w:rsidRPr="00897AE3">
              <w:rPr>
                <w:rFonts w:ascii="Calibri" w:eastAsia="Calibri" w:hAnsi="Calibri" w:cs="Calibri"/>
                <w:color w:val="111111"/>
              </w:rPr>
              <w:t>4 Distributed BP measurements, hours since falling asleep</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F8E822"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3 and 4; at 1, 2, 3 and 5; at 1, 2, 4 and 5; at 1, 3, 4 and 5; and at 2, 3, 4 and 5</w:t>
            </w:r>
          </w:p>
        </w:tc>
      </w:tr>
      <w:tr w:rsidR="00897AE3" w:rsidRPr="00897AE3" w14:paraId="79FBB605" w14:textId="77777777" w:rsidTr="00121FE7">
        <w:trPr>
          <w:cantSplit/>
          <w:jc w:val="center"/>
        </w:trPr>
        <w:tc>
          <w:tcPr>
            <w:tcW w:w="360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EF2FE" w14:textId="77777777" w:rsidR="00897AE3" w:rsidRPr="00897AE3" w:rsidRDefault="00897AE3" w:rsidP="00897AE3">
            <w:pPr>
              <w:spacing w:before="40" w:after="40"/>
              <w:ind w:left="100" w:right="100"/>
            </w:pPr>
            <w:r w:rsidRPr="00897AE3">
              <w:rPr>
                <w:rFonts w:ascii="Calibri" w:eastAsia="Calibri" w:hAnsi="Calibri" w:cs="Calibri"/>
                <w:color w:val="111111"/>
              </w:rPr>
              <w:t>4 Distributed BP measurements, hours since midnight</w:t>
            </w:r>
          </w:p>
        </w:tc>
        <w:tc>
          <w:tcPr>
            <w:tcW w:w="64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7CE220" w14:textId="77777777" w:rsidR="00897AE3" w:rsidRPr="00897AE3" w:rsidRDefault="00897AE3" w:rsidP="00897AE3">
            <w:pPr>
              <w:spacing w:before="40" w:after="40"/>
              <w:ind w:left="100" w:right="100"/>
              <w:jc w:val="right"/>
            </w:pPr>
            <w:r w:rsidRPr="00897AE3">
              <w:rPr>
                <w:rFonts w:ascii="Calibri" w:eastAsia="Calibri" w:hAnsi="Calibri" w:cs="Calibri"/>
                <w:color w:val="111111"/>
              </w:rPr>
              <w:t>at 1, 2, 3 and 4; at 1, 2, 3 and 5; at 1, 2, 4 and 5; at 1, 3, 4 and 5; and at 2, 3, 4 and 5</w:t>
            </w:r>
          </w:p>
        </w:tc>
      </w:tr>
      <w:tr w:rsidR="00897AE3" w:rsidRPr="00897AE3" w14:paraId="5EF99E15" w14:textId="77777777" w:rsidTr="00121FE7">
        <w:trPr>
          <w:cantSplit/>
          <w:jc w:val="center"/>
        </w:trPr>
        <w:tc>
          <w:tcPr>
            <w:tcW w:w="10080" w:type="dxa"/>
            <w:gridSpan w:val="2"/>
            <w:shd w:val="clear" w:color="auto" w:fill="FFFFFF"/>
            <w:tcMar>
              <w:top w:w="0" w:type="dxa"/>
              <w:left w:w="0" w:type="dxa"/>
              <w:bottom w:w="0" w:type="dxa"/>
              <w:right w:w="0" w:type="dxa"/>
            </w:tcMar>
            <w:vAlign w:val="center"/>
          </w:tcPr>
          <w:p w14:paraId="4882DA32" w14:textId="77777777" w:rsidR="00897AE3" w:rsidRPr="00897AE3" w:rsidRDefault="00897AE3" w:rsidP="00897AE3">
            <w:pPr>
              <w:spacing w:after="0"/>
            </w:pPr>
            <w:r w:rsidRPr="00897AE3">
              <w:rPr>
                <w:rFonts w:ascii="Calibri" w:eastAsia="Calibri" w:hAnsi="Calibri" w:cs="Calibri"/>
                <w:color w:val="000000"/>
              </w:rPr>
              <w:t>BP = blood pressure</w:t>
            </w:r>
          </w:p>
        </w:tc>
      </w:tr>
    </w:tbl>
    <w:p w14:paraId="29327761" w14:textId="77777777" w:rsidR="00897AE3" w:rsidRPr="00897AE3" w:rsidRDefault="00897AE3" w:rsidP="00897AE3">
      <w:r w:rsidRPr="00897AE3">
        <w:br w:type="page"/>
      </w:r>
    </w:p>
    <w:p w14:paraId="101A7F5C" w14:textId="77777777" w:rsidR="00897AE3" w:rsidRPr="00897AE3" w:rsidRDefault="00897AE3" w:rsidP="00897AE3">
      <w:pPr>
        <w:sectPr w:rsidR="00897AE3" w:rsidRPr="00897AE3">
          <w:footerReference w:type="default" r:id="rId15"/>
          <w:pgSz w:w="12240" w:h="15840"/>
          <w:pgMar w:top="1440" w:right="1440" w:bottom="1440" w:left="1440" w:header="720" w:footer="720" w:gutter="0"/>
          <w:cols w:space="720"/>
          <w:docGrid w:linePitch="360"/>
        </w:sectPr>
      </w:pPr>
    </w:p>
    <w:p w14:paraId="6394ABF6" w14:textId="77777777" w:rsidR="00897AE3" w:rsidRPr="00897AE3" w:rsidRDefault="00897AE3" w:rsidP="00897AE3">
      <w:r w:rsidRPr="00897AE3">
        <w:lastRenderedPageBreak/>
        <w:t>Table S3: Summary of all 74 blood pressure sampling variations that were evaluated in the current study.</w:t>
      </w:r>
    </w:p>
    <w:tbl>
      <w:tblPr>
        <w:tblW w:w="14083" w:type="dxa"/>
        <w:jc w:val="center"/>
        <w:tblLayout w:type="fixed"/>
        <w:tblLook w:val="0420" w:firstRow="1" w:lastRow="0" w:firstColumn="0" w:lastColumn="0" w:noHBand="0" w:noVBand="1"/>
      </w:tblPr>
      <w:tblGrid>
        <w:gridCol w:w="2159"/>
        <w:gridCol w:w="1324"/>
        <w:gridCol w:w="1325"/>
        <w:gridCol w:w="1325"/>
        <w:gridCol w:w="1325"/>
        <w:gridCol w:w="1325"/>
        <w:gridCol w:w="1325"/>
        <w:gridCol w:w="1325"/>
        <w:gridCol w:w="1325"/>
        <w:gridCol w:w="1325"/>
      </w:tblGrid>
      <w:tr w:rsidR="00897AE3" w:rsidRPr="00897AE3" w14:paraId="5004F8DF"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95D767"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BP sampling</w:t>
            </w:r>
            <w:r w:rsidRPr="00897AE3">
              <w:rPr>
                <w:rFonts w:ascii="Calibri" w:eastAsia="Calibri" w:hAnsi="Calibri" w:cs="Calibri"/>
                <w:b/>
                <w:color w:val="000000"/>
              </w:rPr>
              <w:br/>
              <w:t>variation</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757EDB"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Kappa statistic (95% CI)</w:t>
            </w:r>
            <w:r w:rsidRPr="00897AE3">
              <w:rPr>
                <w:rFonts w:ascii="Calibri" w:eastAsia="Calibri" w:hAnsi="Calibri" w:cs="Calibri"/>
                <w:b/>
                <w:color w:val="000000"/>
                <w:vertAlign w:val="superscript"/>
              </w:rPr>
              <w:t>*</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907BBE"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systolic BP during sleep</w:t>
            </w:r>
          </w:p>
        </w:tc>
        <w:tc>
          <w:tcPr>
            <w:tcW w:w="3975" w:type="dxa"/>
            <w:gridSpan w:val="3"/>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E7D5E1"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Mean absolute error (95% CI)</w:t>
            </w:r>
            <w:r w:rsidRPr="00897AE3">
              <w:rPr>
                <w:rFonts w:ascii="Calibri" w:eastAsia="Calibri" w:hAnsi="Calibri" w:cs="Calibri"/>
                <w:b/>
                <w:color w:val="000000"/>
              </w:rPr>
              <w:br/>
              <w:t>for mean diastolic BP during sleep</w:t>
            </w:r>
          </w:p>
        </w:tc>
      </w:tr>
      <w:tr w:rsidR="00897AE3" w:rsidRPr="00897AE3" w14:paraId="3AA54D64"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CC5E92" w14:textId="77777777" w:rsidR="00897AE3" w:rsidRPr="00897AE3" w:rsidRDefault="00897AE3" w:rsidP="00897AE3">
            <w:pPr>
              <w:spacing w:before="40" w:after="40"/>
              <w:ind w:left="100" w:right="100"/>
              <w:jc w:val="center"/>
            </w:pP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5505E4"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CFE98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3E908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3B2C29"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1A05AC"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587D17"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C39A8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Overall</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0BBEE0"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ARDIA</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A67A0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JHS</w:t>
            </w:r>
          </w:p>
        </w:tc>
      </w:tr>
      <w:tr w:rsidR="00897AE3" w:rsidRPr="00897AE3" w14:paraId="2062619A"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296DB27"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1F73A94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47234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21BF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C12C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DF84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FDCE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83</w:t>
            </w:r>
            <w:r w:rsidRPr="00897AE3">
              <w:rPr>
                <w:rFonts w:ascii="Calibri" w:eastAsia="Calibri" w:hAnsi="Calibri" w:cs="Calibri"/>
                <w:color w:val="111111"/>
              </w:rPr>
              <w:br/>
              <w:t>(5.55, 6.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EEAA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94</w:t>
            </w:r>
            <w:r w:rsidRPr="00897AE3">
              <w:rPr>
                <w:rFonts w:ascii="Calibri" w:eastAsia="Calibri" w:hAnsi="Calibri" w:cs="Calibri"/>
                <w:color w:val="111111"/>
              </w:rPr>
              <w:br/>
              <w:t>(5.51, 6.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1D25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74</w:t>
            </w:r>
            <w:r w:rsidRPr="00897AE3">
              <w:rPr>
                <w:rFonts w:ascii="Calibri" w:eastAsia="Calibri" w:hAnsi="Calibri" w:cs="Calibri"/>
                <w:color w:val="111111"/>
              </w:rPr>
              <w:br/>
              <w:t>(5.39, 6.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27B0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5,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701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0,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EC0B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3</w:t>
            </w:r>
            <w:r w:rsidRPr="00897AE3">
              <w:rPr>
                <w:rFonts w:ascii="Calibri" w:eastAsia="Calibri" w:hAnsi="Calibri" w:cs="Calibri"/>
                <w:color w:val="111111"/>
              </w:rPr>
              <w:br/>
              <w:t>(4.32, 4.94)</w:t>
            </w:r>
          </w:p>
        </w:tc>
      </w:tr>
      <w:tr w:rsidR="00897AE3" w:rsidRPr="00897AE3" w14:paraId="32AA5B6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3132A0"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7002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5,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1576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7F4C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w:t>
            </w:r>
            <w:r w:rsidRPr="00897AE3">
              <w:rPr>
                <w:rFonts w:ascii="Calibri" w:eastAsia="Calibri" w:hAnsi="Calibri" w:cs="Calibri"/>
                <w:color w:val="111111"/>
              </w:rPr>
              <w:br/>
              <w:t>(0.61,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A560A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799E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3</w:t>
            </w:r>
            <w:r w:rsidRPr="00897AE3">
              <w:rPr>
                <w:rFonts w:ascii="Calibri" w:eastAsia="Calibri" w:hAnsi="Calibri" w:cs="Calibri"/>
                <w:color w:val="111111"/>
              </w:rPr>
              <w:br/>
              <w:t>(4.65,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B0C8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0</w:t>
            </w:r>
            <w:r w:rsidRPr="00897AE3">
              <w:rPr>
                <w:rFonts w:ascii="Calibri" w:eastAsia="Calibri" w:hAnsi="Calibri" w:cs="Calibri"/>
                <w:color w:val="111111"/>
              </w:rPr>
              <w:br/>
              <w:t>(5.26,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472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9</w:t>
            </w:r>
            <w:r w:rsidRPr="00897AE3">
              <w:rPr>
                <w:rFonts w:ascii="Calibri" w:eastAsia="Calibri" w:hAnsi="Calibri" w:cs="Calibri"/>
                <w:color w:val="111111"/>
              </w:rPr>
              <w:br/>
              <w:t>(4.27,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13D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4</w:t>
            </w:r>
            <w:r w:rsidRPr="00897AE3">
              <w:rPr>
                <w:rFonts w:ascii="Calibri" w:eastAsia="Calibri" w:hAnsi="Calibri" w:cs="Calibri"/>
                <w:color w:val="111111"/>
              </w:rPr>
              <w:br/>
              <w:t>(3.93,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8112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37, 4.97)</w:t>
            </w:r>
          </w:p>
        </w:tc>
      </w:tr>
      <w:tr w:rsidR="00897AE3" w:rsidRPr="00897AE3" w14:paraId="09E3DFD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81E559"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485A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B672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F72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00E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10, 5.6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F543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1</w:t>
            </w:r>
            <w:r w:rsidRPr="00897AE3">
              <w:rPr>
                <w:rFonts w:ascii="Calibri" w:eastAsia="Calibri" w:hAnsi="Calibri" w:cs="Calibri"/>
                <w:color w:val="111111"/>
              </w:rPr>
              <w:br/>
              <w:t>(4.62, 5.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1B69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1</w:t>
            </w:r>
            <w:r w:rsidRPr="00897AE3">
              <w:rPr>
                <w:rFonts w:ascii="Calibri" w:eastAsia="Calibri" w:hAnsi="Calibri" w:cs="Calibri"/>
                <w:color w:val="111111"/>
              </w:rPr>
              <w:br/>
              <w:t>(5.27, 5.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A28A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2</w:t>
            </w:r>
            <w:r w:rsidRPr="00897AE3">
              <w:rPr>
                <w:rFonts w:ascii="Calibri" w:eastAsia="Calibri" w:hAnsi="Calibri" w:cs="Calibri"/>
                <w:color w:val="111111"/>
              </w:rPr>
              <w:br/>
              <w:t>(4.40, 4.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B99B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0</w:t>
            </w:r>
            <w:r w:rsidRPr="00897AE3">
              <w:rPr>
                <w:rFonts w:ascii="Calibri" w:eastAsia="Calibri" w:hAnsi="Calibri" w:cs="Calibri"/>
                <w:color w:val="111111"/>
              </w:rPr>
              <w:br/>
              <w:t>(4.16, 4.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8B31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2, 5.00)</w:t>
            </w:r>
          </w:p>
        </w:tc>
      </w:tr>
      <w:tr w:rsidR="00897AE3" w:rsidRPr="00897AE3" w14:paraId="2178534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0FD55D"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90D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06E01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D03D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C231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2</w:t>
            </w:r>
            <w:r w:rsidRPr="00897AE3">
              <w:rPr>
                <w:rFonts w:ascii="Calibri" w:eastAsia="Calibri" w:hAnsi="Calibri" w:cs="Calibri"/>
                <w:color w:val="111111"/>
              </w:rPr>
              <w:br/>
              <w:t>(5.06, 5.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FF38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8,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3520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87,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89FD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33,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8859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32, 5.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DA0ED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19, 4.76)</w:t>
            </w:r>
          </w:p>
        </w:tc>
      </w:tr>
      <w:tr w:rsidR="00897AE3" w:rsidRPr="00897AE3" w14:paraId="1CD688B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1EB5D6"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2A8A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7E28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E58C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w:t>
            </w:r>
            <w:r w:rsidRPr="00897AE3">
              <w:rPr>
                <w:rFonts w:ascii="Calibri" w:eastAsia="Calibri" w:hAnsi="Calibri" w:cs="Calibri"/>
                <w:color w:val="111111"/>
              </w:rPr>
              <w:br/>
              <w:t>(0.60, 0.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4DB7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03</w:t>
            </w:r>
            <w:r w:rsidRPr="00897AE3">
              <w:rPr>
                <w:rFonts w:ascii="Calibri" w:eastAsia="Calibri" w:hAnsi="Calibri" w:cs="Calibri"/>
                <w:color w:val="111111"/>
              </w:rPr>
              <w:br/>
              <w:t>(5.76, 6.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9768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7</w:t>
            </w:r>
            <w:r w:rsidRPr="00897AE3">
              <w:rPr>
                <w:rFonts w:ascii="Calibri" w:eastAsia="Calibri" w:hAnsi="Calibri" w:cs="Calibri"/>
                <w:color w:val="111111"/>
              </w:rPr>
              <w:br/>
              <w:t>(5.07, 5.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838F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6.46</w:t>
            </w:r>
            <w:r w:rsidRPr="00897AE3">
              <w:rPr>
                <w:rFonts w:ascii="Calibri" w:eastAsia="Calibri" w:hAnsi="Calibri" w:cs="Calibri"/>
                <w:color w:val="111111"/>
              </w:rPr>
              <w:br/>
              <w:t>(6.08, 6.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30EAC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1</w:t>
            </w:r>
            <w:r w:rsidRPr="00897AE3">
              <w:rPr>
                <w:rFonts w:ascii="Calibri" w:eastAsia="Calibri" w:hAnsi="Calibri" w:cs="Calibri"/>
                <w:color w:val="111111"/>
              </w:rPr>
              <w:br/>
              <w:t>(4.77, 5.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AB30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1</w:t>
            </w:r>
            <w:r w:rsidRPr="00897AE3">
              <w:rPr>
                <w:rFonts w:ascii="Calibri" w:eastAsia="Calibri" w:hAnsi="Calibri" w:cs="Calibri"/>
                <w:color w:val="111111"/>
              </w:rPr>
              <w:br/>
              <w:t>(4.28,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7558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0</w:t>
            </w:r>
            <w:r w:rsidRPr="00897AE3">
              <w:rPr>
                <w:rFonts w:ascii="Calibri" w:eastAsia="Calibri" w:hAnsi="Calibri" w:cs="Calibri"/>
                <w:color w:val="111111"/>
              </w:rPr>
              <w:br/>
              <w:t>(4.97, 5.62)</w:t>
            </w:r>
          </w:p>
        </w:tc>
      </w:tr>
      <w:tr w:rsidR="00897AE3" w:rsidRPr="00897AE3" w14:paraId="2FB424B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476EA1"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6BFF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315E3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F766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3185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2</w:t>
            </w:r>
            <w:r w:rsidRPr="00897AE3">
              <w:rPr>
                <w:rFonts w:ascii="Calibri" w:eastAsia="Calibri" w:hAnsi="Calibri" w:cs="Calibri"/>
                <w:color w:val="111111"/>
              </w:rPr>
              <w:br/>
              <w:t>(5.25, 5.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EE68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2</w:t>
            </w:r>
            <w:r w:rsidRPr="00897AE3">
              <w:rPr>
                <w:rFonts w:ascii="Calibri" w:eastAsia="Calibri" w:hAnsi="Calibri" w:cs="Calibri"/>
                <w:color w:val="111111"/>
              </w:rPr>
              <w:br/>
              <w:t>(5.00, 5.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29AAF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58</w:t>
            </w:r>
            <w:r w:rsidRPr="00897AE3">
              <w:rPr>
                <w:rFonts w:ascii="Calibri" w:eastAsia="Calibri" w:hAnsi="Calibri" w:cs="Calibri"/>
                <w:color w:val="111111"/>
              </w:rPr>
              <w:br/>
              <w:t>(5.23, 5.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909F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30, 4.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395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4</w:t>
            </w:r>
            <w:r w:rsidRPr="00897AE3">
              <w:rPr>
                <w:rFonts w:ascii="Calibri" w:eastAsia="Calibri" w:hAnsi="Calibri" w:cs="Calibri"/>
                <w:color w:val="111111"/>
              </w:rPr>
              <w:br/>
              <w:t>(4.09,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D836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9</w:t>
            </w:r>
            <w:r w:rsidRPr="00897AE3">
              <w:rPr>
                <w:rFonts w:ascii="Calibri" w:eastAsia="Calibri" w:hAnsi="Calibri" w:cs="Calibri"/>
                <w:color w:val="111111"/>
              </w:rPr>
              <w:br/>
              <w:t>(4.29, 4.89)</w:t>
            </w:r>
          </w:p>
        </w:tc>
      </w:tr>
      <w:tr w:rsidR="00897AE3" w:rsidRPr="00897AE3" w14:paraId="294EF2F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F147BD"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59ED8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FA6C5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1C5C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w:t>
            </w:r>
            <w:r w:rsidRPr="00897AE3">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2566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9</w:t>
            </w:r>
            <w:r w:rsidRPr="00897AE3">
              <w:rPr>
                <w:rFonts w:ascii="Calibri" w:eastAsia="Calibri" w:hAnsi="Calibri" w:cs="Calibri"/>
                <w:color w:val="111111"/>
              </w:rPr>
              <w:br/>
              <w:t>(5.03, 5.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CBFA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0</w:t>
            </w:r>
            <w:r w:rsidRPr="00897AE3">
              <w:rPr>
                <w:rFonts w:ascii="Calibri" w:eastAsia="Calibri" w:hAnsi="Calibri" w:cs="Calibri"/>
                <w:color w:val="111111"/>
              </w:rPr>
              <w:br/>
              <w:t>(4.79,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753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6</w:t>
            </w:r>
            <w:r w:rsidRPr="00897AE3">
              <w:rPr>
                <w:rFonts w:ascii="Calibri" w:eastAsia="Calibri" w:hAnsi="Calibri" w:cs="Calibri"/>
                <w:color w:val="111111"/>
              </w:rPr>
              <w:br/>
              <w:t>(5.02, 5.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6C5F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32,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8D242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3.96,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B008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4</w:t>
            </w:r>
            <w:r w:rsidRPr="00897AE3">
              <w:rPr>
                <w:rFonts w:ascii="Calibri" w:eastAsia="Calibri" w:hAnsi="Calibri" w:cs="Calibri"/>
                <w:color w:val="111111"/>
              </w:rPr>
              <w:br/>
              <w:t>(4.45, 5.04)</w:t>
            </w:r>
          </w:p>
        </w:tc>
      </w:tr>
      <w:tr w:rsidR="00897AE3" w:rsidRPr="00897AE3" w14:paraId="4CD987F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CB1085"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4599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2485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26D21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56B8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3,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EE72B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9</w:t>
            </w:r>
            <w:r w:rsidRPr="00897AE3">
              <w:rPr>
                <w:rFonts w:ascii="Calibri" w:eastAsia="Calibri" w:hAnsi="Calibri" w:cs="Calibri"/>
                <w:color w:val="111111"/>
              </w:rPr>
              <w:br/>
              <w:t>(4.62, 5.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B46C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48</w:t>
            </w:r>
            <w:r w:rsidRPr="00897AE3">
              <w:rPr>
                <w:rFonts w:ascii="Calibri" w:eastAsia="Calibri" w:hAnsi="Calibri" w:cs="Calibri"/>
                <w:color w:val="111111"/>
              </w:rPr>
              <w:br/>
              <w:t>(5.15,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A67E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0</w:t>
            </w:r>
            <w:r w:rsidRPr="00897AE3">
              <w:rPr>
                <w:rFonts w:ascii="Calibri" w:eastAsia="Calibri" w:hAnsi="Calibri" w:cs="Calibri"/>
                <w:color w:val="111111"/>
              </w:rPr>
              <w:br/>
              <w:t>(4.29, 4.7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5FB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1</w:t>
            </w:r>
            <w:r w:rsidRPr="00897AE3">
              <w:rPr>
                <w:rFonts w:ascii="Calibri" w:eastAsia="Calibri" w:hAnsi="Calibri" w:cs="Calibri"/>
                <w:color w:val="111111"/>
              </w:rPr>
              <w:br/>
              <w:t>(4.09, 4.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CC25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28, 4.86)</w:t>
            </w:r>
          </w:p>
        </w:tc>
      </w:tr>
      <w:tr w:rsidR="00897AE3" w:rsidRPr="00897AE3" w14:paraId="0B13DFC2"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041E5A6" w14:textId="77777777" w:rsidR="00897AE3" w:rsidRPr="00897AE3" w:rsidRDefault="00897AE3" w:rsidP="00897AE3">
            <w:pPr>
              <w:spacing w:before="40" w:after="40"/>
              <w:ind w:left="100" w:right="100"/>
            </w:pPr>
            <w:r w:rsidRPr="00897AE3">
              <w:rPr>
                <w:rFonts w:ascii="Calibri" w:eastAsia="Calibri" w:hAnsi="Calibri" w:cs="Calibri"/>
                <w:i/>
                <w:color w:val="111111"/>
              </w:rPr>
              <w:lastRenderedPageBreak/>
              <w:t>2 Distributed BP measurements</w:t>
            </w:r>
          </w:p>
        </w:tc>
      </w:tr>
      <w:tr w:rsidR="00897AE3" w:rsidRPr="00897AE3" w14:paraId="34608A0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7BCFC6" w14:textId="77777777" w:rsidR="00897AE3" w:rsidRPr="00897AE3" w:rsidRDefault="00897AE3" w:rsidP="00897AE3">
            <w:pPr>
              <w:spacing w:before="40" w:after="40"/>
              <w:ind w:left="100" w:right="100"/>
            </w:pPr>
            <w:r w:rsidRPr="00897AE3">
              <w:rPr>
                <w:rFonts w:ascii="Calibri" w:eastAsia="Calibri" w:hAnsi="Calibri" w:cs="Calibri"/>
                <w:color w:val="111111"/>
              </w:rPr>
              <w:t>at 1 and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DE9E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751C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D34A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EA18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2</w:t>
            </w:r>
            <w:r w:rsidRPr="00897AE3">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B9F7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4</w:t>
            </w:r>
            <w:r w:rsidRPr="00897AE3">
              <w:rPr>
                <w:rFonts w:ascii="Calibri" w:eastAsia="Calibri" w:hAnsi="Calibri" w:cs="Calibri"/>
                <w:color w:val="111111"/>
              </w:rPr>
              <w:br/>
              <w:t>(4.67,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5436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0</w:t>
            </w:r>
            <w:r w:rsidRPr="00897AE3">
              <w:rPr>
                <w:rFonts w:ascii="Calibri" w:eastAsia="Calibri" w:hAnsi="Calibri" w:cs="Calibri"/>
                <w:color w:val="111111"/>
              </w:rPr>
              <w:br/>
              <w:t>(4.69, 5.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B04D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0</w:t>
            </w:r>
            <w:r w:rsidRPr="00897AE3">
              <w:rPr>
                <w:rFonts w:ascii="Calibri" w:eastAsia="Calibri" w:hAnsi="Calibri" w:cs="Calibri"/>
                <w:color w:val="111111"/>
              </w:rPr>
              <w:br/>
              <w:t>(4.09,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9236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0</w:t>
            </w:r>
            <w:r w:rsidRPr="00897AE3">
              <w:rPr>
                <w:rFonts w:ascii="Calibri" w:eastAsia="Calibri" w:hAnsi="Calibri" w:cs="Calibri"/>
                <w:color w:val="111111"/>
              </w:rPr>
              <w:br/>
              <w:t>(3.87,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CCB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8</w:t>
            </w:r>
            <w:r w:rsidRPr="00897AE3">
              <w:rPr>
                <w:rFonts w:ascii="Calibri" w:eastAsia="Calibri" w:hAnsi="Calibri" w:cs="Calibri"/>
                <w:color w:val="111111"/>
              </w:rPr>
              <w:br/>
              <w:t>(4.11, 4.66)</w:t>
            </w:r>
          </w:p>
        </w:tc>
      </w:tr>
      <w:tr w:rsidR="00897AE3" w:rsidRPr="00897AE3" w14:paraId="77655B6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9BA76C"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72D0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BA3D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CE8F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55F5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64,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B33E8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37,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7305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7</w:t>
            </w:r>
            <w:r w:rsidRPr="00897AE3">
              <w:rPr>
                <w:rFonts w:ascii="Calibri" w:eastAsia="Calibri" w:hAnsi="Calibri" w:cs="Calibri"/>
                <w:color w:val="111111"/>
              </w:rPr>
              <w:br/>
              <w:t>(4.68, 5.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AFA95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0DA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4,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C793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3, 4.37)</w:t>
            </w:r>
          </w:p>
        </w:tc>
      </w:tr>
      <w:tr w:rsidR="00897AE3" w:rsidRPr="00897AE3" w14:paraId="74E1CFA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7000D2" w14:textId="77777777" w:rsidR="00897AE3" w:rsidRPr="00897AE3" w:rsidRDefault="00897AE3" w:rsidP="00897AE3">
            <w:pPr>
              <w:spacing w:before="40" w:after="40"/>
              <w:ind w:left="100" w:right="100"/>
            </w:pPr>
            <w:r w:rsidRPr="00897AE3">
              <w:rPr>
                <w:rFonts w:ascii="Calibri" w:eastAsia="Calibri" w:hAnsi="Calibri" w:cs="Calibri"/>
                <w:color w:val="111111"/>
              </w:rPr>
              <w:t>at 1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DC249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73DC4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D6E8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922F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25,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DF22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4</w:t>
            </w:r>
            <w:r w:rsidRPr="00897AE3">
              <w:rPr>
                <w:rFonts w:ascii="Calibri" w:eastAsia="Calibri" w:hAnsi="Calibri" w:cs="Calibri"/>
                <w:color w:val="111111"/>
              </w:rPr>
              <w:br/>
              <w:t>(4.40,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3352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6</w:t>
            </w:r>
            <w:r w:rsidRPr="00897AE3">
              <w:rPr>
                <w:rFonts w:ascii="Calibri" w:eastAsia="Calibri" w:hAnsi="Calibri" w:cs="Calibri"/>
                <w:color w:val="111111"/>
              </w:rPr>
              <w:br/>
              <w:t>(3.99,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EE7F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5,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A067F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66,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C05D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51, 4.00)</w:t>
            </w:r>
          </w:p>
        </w:tc>
      </w:tr>
      <w:tr w:rsidR="00897AE3" w:rsidRPr="00897AE3" w14:paraId="06D8B12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E739D8"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A2CBB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6EFB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ABE3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523B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35,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B9EF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40, 5.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34950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3</w:t>
            </w:r>
            <w:r w:rsidRPr="00897AE3">
              <w:rPr>
                <w:rFonts w:ascii="Calibri" w:eastAsia="Calibri" w:hAnsi="Calibri" w:cs="Calibri"/>
                <w:color w:val="111111"/>
              </w:rPr>
              <w:br/>
              <w:t>(4.16, 4.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471F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1</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9A68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47,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A465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4, 3.90)</w:t>
            </w:r>
          </w:p>
        </w:tc>
      </w:tr>
      <w:tr w:rsidR="00897AE3" w:rsidRPr="00897AE3" w14:paraId="34CA7B3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112AB1" w14:textId="77777777" w:rsidR="00897AE3" w:rsidRPr="00897AE3" w:rsidRDefault="00897AE3" w:rsidP="00897AE3">
            <w:pPr>
              <w:spacing w:before="40" w:after="40"/>
              <w:ind w:left="100" w:right="100"/>
            </w:pPr>
            <w:r w:rsidRPr="00897AE3">
              <w:rPr>
                <w:rFonts w:ascii="Calibri" w:eastAsia="Calibri" w:hAnsi="Calibri" w:cs="Calibri"/>
                <w:color w:val="111111"/>
              </w:rPr>
              <w:t>at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9F96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5,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4A65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2,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2C6C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2,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58C5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8</w:t>
            </w:r>
            <w:r w:rsidRPr="00897AE3">
              <w:rPr>
                <w:rFonts w:ascii="Calibri" w:eastAsia="Calibri" w:hAnsi="Calibri" w:cs="Calibri"/>
                <w:color w:val="111111"/>
              </w:rPr>
              <w:br/>
              <w:t>(4.75,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9BE0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38,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F929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6</w:t>
            </w:r>
            <w:r w:rsidRPr="00897AE3">
              <w:rPr>
                <w:rFonts w:ascii="Calibri" w:eastAsia="Calibri" w:hAnsi="Calibri" w:cs="Calibri"/>
                <w:color w:val="111111"/>
              </w:rPr>
              <w:br/>
              <w:t>(4.86,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B984B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0</w:t>
            </w:r>
            <w:r w:rsidRPr="00897AE3">
              <w:rPr>
                <w:rFonts w:ascii="Calibri" w:eastAsia="Calibri" w:hAnsi="Calibri" w:cs="Calibri"/>
                <w:color w:val="111111"/>
              </w:rPr>
              <w:br/>
              <w:t>(3.89,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2628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6,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F8B1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9</w:t>
            </w:r>
            <w:r w:rsidRPr="00897AE3">
              <w:rPr>
                <w:rFonts w:ascii="Calibri" w:eastAsia="Calibri" w:hAnsi="Calibri" w:cs="Calibri"/>
                <w:color w:val="111111"/>
              </w:rPr>
              <w:br/>
              <w:t>(3.93, 4.46)</w:t>
            </w:r>
          </w:p>
        </w:tc>
      </w:tr>
      <w:tr w:rsidR="00897AE3" w:rsidRPr="00897AE3" w14:paraId="09004F2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E6A49B" w14:textId="77777777" w:rsidR="00897AE3" w:rsidRPr="00897AE3" w:rsidRDefault="00897AE3" w:rsidP="00897AE3">
            <w:pPr>
              <w:spacing w:before="40" w:after="40"/>
              <w:ind w:left="100" w:right="100"/>
            </w:pPr>
            <w:r w:rsidRPr="00897AE3">
              <w:rPr>
                <w:rFonts w:ascii="Calibri" w:eastAsia="Calibri" w:hAnsi="Calibri" w:cs="Calibri"/>
                <w:color w:val="111111"/>
              </w:rPr>
              <w:t>at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45B9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DD0E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7385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E452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9</w:t>
            </w:r>
            <w:r w:rsidRPr="00897AE3">
              <w:rPr>
                <w:rFonts w:ascii="Calibri" w:eastAsia="Calibri" w:hAnsi="Calibri" w:cs="Calibri"/>
                <w:color w:val="111111"/>
              </w:rPr>
              <w:br/>
              <w:t>(4.56,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8D8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54, 5.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D5DB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4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63B70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71081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4F58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2, 4.21)</w:t>
            </w:r>
          </w:p>
        </w:tc>
      </w:tr>
      <w:tr w:rsidR="00897AE3" w:rsidRPr="00897AE3" w14:paraId="7EFA436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E940D0" w14:textId="77777777" w:rsidR="00897AE3" w:rsidRPr="00897AE3" w:rsidRDefault="00897AE3" w:rsidP="00897AE3">
            <w:pPr>
              <w:spacing w:before="40" w:after="40"/>
              <w:ind w:left="100" w:right="100"/>
            </w:pPr>
            <w:r w:rsidRPr="00897AE3">
              <w:rPr>
                <w:rFonts w:ascii="Calibri" w:eastAsia="Calibri" w:hAnsi="Calibri" w:cs="Calibri"/>
                <w:color w:val="111111"/>
              </w:rPr>
              <w:t>at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686D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4B8C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5352A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9685D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7,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9A6E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4,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8022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57,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B4ECF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55,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F46D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7</w:t>
            </w:r>
            <w:r w:rsidRPr="00897AE3">
              <w:rPr>
                <w:rFonts w:ascii="Calibri" w:eastAsia="Calibri" w:hAnsi="Calibri" w:cs="Calibri"/>
                <w:color w:val="111111"/>
              </w:rPr>
              <w:br/>
              <w:t>(3.25,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157A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62, 4.11)</w:t>
            </w:r>
          </w:p>
        </w:tc>
      </w:tr>
      <w:tr w:rsidR="00897AE3" w:rsidRPr="00897AE3" w14:paraId="308A7BC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F8F8AC" w14:textId="77777777" w:rsidR="00897AE3" w:rsidRPr="00897AE3" w:rsidRDefault="00897AE3" w:rsidP="00897AE3">
            <w:pPr>
              <w:spacing w:before="40" w:after="40"/>
              <w:ind w:left="100" w:right="100"/>
            </w:pPr>
            <w:r w:rsidRPr="00897AE3">
              <w:rPr>
                <w:rFonts w:ascii="Calibri" w:eastAsia="Calibri" w:hAnsi="Calibri" w:cs="Calibri"/>
                <w:color w:val="111111"/>
              </w:rPr>
              <w:t>at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68BD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2C11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AA06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4,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6BA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59,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14E6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5, 5.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ECB1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1</w:t>
            </w:r>
            <w:r w:rsidRPr="00897AE3">
              <w:rPr>
                <w:rFonts w:ascii="Calibri" w:eastAsia="Calibri" w:hAnsi="Calibri" w:cs="Calibri"/>
                <w:color w:val="111111"/>
              </w:rPr>
              <w:br/>
              <w:t>(4.53,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6BD2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74FB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65, 4.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76E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73, 4.21)</w:t>
            </w:r>
          </w:p>
        </w:tc>
      </w:tr>
      <w:tr w:rsidR="00897AE3" w:rsidRPr="00897AE3" w14:paraId="1AAB360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B9B32" w14:textId="77777777" w:rsidR="00897AE3" w:rsidRPr="00897AE3" w:rsidRDefault="00897AE3" w:rsidP="00897AE3">
            <w:pPr>
              <w:spacing w:before="40" w:after="40"/>
              <w:ind w:left="100" w:right="100"/>
            </w:pPr>
            <w:r w:rsidRPr="00897AE3">
              <w:rPr>
                <w:rFonts w:ascii="Calibri" w:eastAsia="Calibri" w:hAnsi="Calibri" w:cs="Calibri"/>
                <w:color w:val="111111"/>
              </w:rPr>
              <w:t>at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3DAA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C0DD1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3,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EE70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63AF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52,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61C0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7</w:t>
            </w:r>
            <w:r w:rsidRPr="00897AE3">
              <w:rPr>
                <w:rFonts w:ascii="Calibri" w:eastAsia="Calibri" w:hAnsi="Calibri" w:cs="Calibri"/>
                <w:color w:val="111111"/>
              </w:rPr>
              <w:br/>
              <w:t>(4.22,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2252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9, 5.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8AE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6,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941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3</w:t>
            </w:r>
            <w:r w:rsidRPr="00897AE3">
              <w:rPr>
                <w:rFonts w:ascii="Calibri" w:eastAsia="Calibri" w:hAnsi="Calibri" w:cs="Calibri"/>
                <w:color w:val="111111"/>
              </w:rPr>
              <w:br/>
              <w:t>(3.54,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C3EE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1, 4.10)</w:t>
            </w:r>
          </w:p>
        </w:tc>
      </w:tr>
      <w:tr w:rsidR="00897AE3" w:rsidRPr="00897AE3" w14:paraId="034BCAD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44BB88"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DB161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B47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1CF6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33004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2</w:t>
            </w:r>
            <w:r w:rsidRPr="00897AE3">
              <w:rPr>
                <w:rFonts w:ascii="Calibri" w:eastAsia="Calibri" w:hAnsi="Calibri" w:cs="Calibri"/>
                <w:color w:val="111111"/>
              </w:rPr>
              <w:br/>
              <w:t>(4.78, 5.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9ED6E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6</w:t>
            </w:r>
            <w:r w:rsidRPr="00897AE3">
              <w:rPr>
                <w:rFonts w:ascii="Calibri" w:eastAsia="Calibri" w:hAnsi="Calibri" w:cs="Calibri"/>
                <w:color w:val="111111"/>
              </w:rPr>
              <w:br/>
              <w:t>(4.67, 5.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A6077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9</w:t>
            </w:r>
            <w:r w:rsidRPr="00897AE3">
              <w:rPr>
                <w:rFonts w:ascii="Calibri" w:eastAsia="Calibri" w:hAnsi="Calibri" w:cs="Calibri"/>
                <w:color w:val="111111"/>
              </w:rPr>
              <w:br/>
              <w:t>(4.69,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7A6E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5</w:t>
            </w:r>
            <w:r w:rsidRPr="00897AE3">
              <w:rPr>
                <w:rFonts w:ascii="Calibri" w:eastAsia="Calibri" w:hAnsi="Calibri" w:cs="Calibri"/>
                <w:color w:val="111111"/>
              </w:rPr>
              <w:br/>
              <w:t>(3.85,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FB6C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7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86D2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76, 4.25)</w:t>
            </w:r>
          </w:p>
        </w:tc>
      </w:tr>
      <w:tr w:rsidR="00897AE3" w:rsidRPr="00897AE3" w14:paraId="328A2FE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B0D40D" w14:textId="77777777" w:rsidR="00897AE3" w:rsidRPr="00897AE3" w:rsidRDefault="00897AE3" w:rsidP="00897AE3">
            <w:pPr>
              <w:spacing w:before="40" w:after="40"/>
              <w:ind w:left="100" w:right="100"/>
            </w:pPr>
            <w:r w:rsidRPr="00897AE3">
              <w:rPr>
                <w:rFonts w:ascii="Calibri" w:eastAsia="Calibri" w:hAnsi="Calibri" w:cs="Calibri"/>
                <w:color w:val="111111"/>
              </w:rPr>
              <w:t>at 1 and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C3B09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59A4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FD76E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C804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3</w:t>
            </w:r>
            <w:r w:rsidRPr="00897AE3">
              <w:rPr>
                <w:rFonts w:ascii="Calibri" w:eastAsia="Calibri" w:hAnsi="Calibri" w:cs="Calibri"/>
                <w:color w:val="111111"/>
              </w:rPr>
              <w:br/>
              <w:t>(5.08, 5.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877F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39</w:t>
            </w:r>
            <w:r w:rsidRPr="00897AE3">
              <w:rPr>
                <w:rFonts w:ascii="Calibri" w:eastAsia="Calibri" w:hAnsi="Calibri" w:cs="Calibri"/>
                <w:color w:val="111111"/>
              </w:rPr>
              <w:br/>
              <w:t>(5.00, 5.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FE77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9</w:t>
            </w:r>
            <w:r w:rsidRPr="00897AE3">
              <w:rPr>
                <w:rFonts w:ascii="Calibri" w:eastAsia="Calibri" w:hAnsi="Calibri" w:cs="Calibri"/>
                <w:color w:val="111111"/>
              </w:rPr>
              <w:br/>
              <w:t>(4.96, 5.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3D20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9</w:t>
            </w:r>
            <w:r w:rsidRPr="00897AE3">
              <w:rPr>
                <w:rFonts w:ascii="Calibri" w:eastAsia="Calibri" w:hAnsi="Calibri" w:cs="Calibri"/>
                <w:color w:val="111111"/>
              </w:rPr>
              <w:br/>
              <w:t>(4.19,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19BA7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3</w:t>
            </w:r>
            <w:r w:rsidRPr="00897AE3">
              <w:rPr>
                <w:rFonts w:ascii="Calibri" w:eastAsia="Calibri" w:hAnsi="Calibri" w:cs="Calibri"/>
                <w:color w:val="111111"/>
              </w:rPr>
              <w:br/>
              <w:t>(3.92, 4.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1382B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2</w:t>
            </w:r>
            <w:r w:rsidRPr="00897AE3">
              <w:rPr>
                <w:rFonts w:ascii="Calibri" w:eastAsia="Calibri" w:hAnsi="Calibri" w:cs="Calibri"/>
                <w:color w:val="111111"/>
              </w:rPr>
              <w:br/>
              <w:t>(4.24, 4.80)</w:t>
            </w:r>
          </w:p>
        </w:tc>
      </w:tr>
      <w:tr w:rsidR="00897AE3" w:rsidRPr="00897AE3" w14:paraId="71E31F0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D4639"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5C029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DBA3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69,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215CB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EE8A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5</w:t>
            </w:r>
            <w:r w:rsidRPr="00897AE3">
              <w:rPr>
                <w:rFonts w:ascii="Calibri" w:eastAsia="Calibri" w:hAnsi="Calibri" w:cs="Calibri"/>
                <w:color w:val="111111"/>
              </w:rPr>
              <w:br/>
              <w:t>(4.82, 5.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3CCA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7</w:t>
            </w:r>
            <w:r w:rsidRPr="00897AE3">
              <w:rPr>
                <w:rFonts w:ascii="Calibri" w:eastAsia="Calibri" w:hAnsi="Calibri" w:cs="Calibri"/>
                <w:color w:val="111111"/>
              </w:rPr>
              <w:br/>
              <w:t>(4.54,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3237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9</w:t>
            </w:r>
            <w:r w:rsidRPr="00897AE3">
              <w:rPr>
                <w:rFonts w:ascii="Calibri" w:eastAsia="Calibri" w:hAnsi="Calibri" w:cs="Calibri"/>
                <w:color w:val="111111"/>
              </w:rPr>
              <w:br/>
              <w:t>(4.88, 5.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8D7A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1</w:t>
            </w:r>
            <w:r w:rsidRPr="00897AE3">
              <w:rPr>
                <w:rFonts w:ascii="Calibri" w:eastAsia="Calibri" w:hAnsi="Calibri" w:cs="Calibri"/>
                <w:color w:val="111111"/>
              </w:rPr>
              <w:br/>
              <w:t>(4.01,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B1A2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1</w:t>
            </w:r>
            <w:r w:rsidRPr="00897AE3">
              <w:rPr>
                <w:rFonts w:ascii="Calibri" w:eastAsia="Calibri" w:hAnsi="Calibri" w:cs="Calibri"/>
                <w:color w:val="111111"/>
              </w:rPr>
              <w:br/>
              <w:t>(3.64,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BD72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2</w:t>
            </w:r>
            <w:r w:rsidRPr="00897AE3">
              <w:rPr>
                <w:rFonts w:ascii="Calibri" w:eastAsia="Calibri" w:hAnsi="Calibri" w:cs="Calibri"/>
                <w:color w:val="111111"/>
              </w:rPr>
              <w:br/>
              <w:t>(4.16, 4.70)</w:t>
            </w:r>
          </w:p>
        </w:tc>
      </w:tr>
      <w:tr w:rsidR="00897AE3" w:rsidRPr="00897AE3" w14:paraId="6C4AA98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29D3D1" w14:textId="77777777" w:rsidR="00897AE3" w:rsidRPr="00897AE3" w:rsidRDefault="00897AE3" w:rsidP="00897AE3">
            <w:pPr>
              <w:spacing w:before="40" w:after="40"/>
              <w:ind w:left="100" w:right="100"/>
            </w:pPr>
            <w:r w:rsidRPr="00897AE3">
              <w:rPr>
                <w:rFonts w:ascii="Calibri" w:eastAsia="Calibri" w:hAnsi="Calibri" w:cs="Calibri"/>
                <w:color w:val="111111"/>
              </w:rPr>
              <w:t>at 1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AFBA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80E5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F33C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7216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2</w:t>
            </w:r>
            <w:r w:rsidRPr="00897AE3">
              <w:rPr>
                <w:rFonts w:ascii="Calibri" w:eastAsia="Calibri" w:hAnsi="Calibri" w:cs="Calibri"/>
                <w:color w:val="111111"/>
              </w:rPr>
              <w:br/>
              <w:t>(4.50, 4.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D97C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48,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962F3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37,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E7A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6,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D2E2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57,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3DBB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4</w:t>
            </w:r>
            <w:r w:rsidRPr="00897AE3">
              <w:rPr>
                <w:rFonts w:ascii="Calibri" w:eastAsia="Calibri" w:hAnsi="Calibri" w:cs="Calibri"/>
                <w:color w:val="111111"/>
              </w:rPr>
              <w:br/>
              <w:t>(3.78, 4.30)</w:t>
            </w:r>
          </w:p>
        </w:tc>
      </w:tr>
      <w:tr w:rsidR="00897AE3" w:rsidRPr="00897AE3" w14:paraId="08FC2A0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562405"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079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20F2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038E8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7FF1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7</w:t>
            </w:r>
            <w:r w:rsidRPr="00897AE3">
              <w:rPr>
                <w:rFonts w:ascii="Calibri" w:eastAsia="Calibri" w:hAnsi="Calibri" w:cs="Calibri"/>
                <w:color w:val="111111"/>
              </w:rPr>
              <w:br/>
              <w:t>(4.46,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6217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1, 4.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38A13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0, 5.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8D91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0914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27, 3.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795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9</w:t>
            </w:r>
            <w:r w:rsidRPr="00897AE3">
              <w:rPr>
                <w:rFonts w:ascii="Calibri" w:eastAsia="Calibri" w:hAnsi="Calibri" w:cs="Calibri"/>
                <w:color w:val="111111"/>
              </w:rPr>
              <w:br/>
              <w:t>(3.75, 4.23)</w:t>
            </w:r>
          </w:p>
        </w:tc>
      </w:tr>
      <w:tr w:rsidR="00897AE3" w:rsidRPr="00897AE3" w14:paraId="3FC5E27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E5CA4D" w14:textId="77777777" w:rsidR="00897AE3" w:rsidRPr="00897AE3" w:rsidRDefault="00897AE3" w:rsidP="00897AE3">
            <w:pPr>
              <w:spacing w:before="40" w:after="40"/>
              <w:ind w:left="100" w:right="100"/>
            </w:pPr>
            <w:r w:rsidRPr="00897AE3">
              <w:rPr>
                <w:rFonts w:ascii="Calibri" w:eastAsia="Calibri" w:hAnsi="Calibri" w:cs="Calibri"/>
                <w:color w:val="111111"/>
              </w:rPr>
              <w:t>at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8ED1C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0</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1379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r w:rsidRPr="00897AE3">
              <w:rPr>
                <w:rFonts w:ascii="Calibri" w:eastAsia="Calibri" w:hAnsi="Calibri" w:cs="Calibri"/>
                <w:color w:val="111111"/>
              </w:rPr>
              <w:br/>
              <w:t>(0.61,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2A9B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5,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A3B9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1</w:t>
            </w:r>
            <w:r w:rsidRPr="00897AE3">
              <w:rPr>
                <w:rFonts w:ascii="Calibri" w:eastAsia="Calibri" w:hAnsi="Calibri" w:cs="Calibri"/>
                <w:color w:val="111111"/>
              </w:rPr>
              <w:br/>
              <w:t>(4.85, 5.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0118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3</w:t>
            </w:r>
            <w:r w:rsidRPr="00897AE3">
              <w:rPr>
                <w:rFonts w:ascii="Calibri" w:eastAsia="Calibri" w:hAnsi="Calibri" w:cs="Calibri"/>
                <w:color w:val="111111"/>
              </w:rPr>
              <w:br/>
              <w:t>(4.73,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17A7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10</w:t>
            </w:r>
            <w:r w:rsidRPr="00897AE3">
              <w:rPr>
                <w:rFonts w:ascii="Calibri" w:eastAsia="Calibri" w:hAnsi="Calibri" w:cs="Calibri"/>
                <w:color w:val="111111"/>
              </w:rPr>
              <w:br/>
              <w:t>(4.79, 5.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8852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5</w:t>
            </w:r>
            <w:r w:rsidRPr="00897AE3">
              <w:rPr>
                <w:rFonts w:ascii="Calibri" w:eastAsia="Calibri" w:hAnsi="Calibri" w:cs="Calibri"/>
                <w:color w:val="111111"/>
              </w:rPr>
              <w:br/>
              <w:t>(4.04,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C415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79, 4.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6E5B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4</w:t>
            </w:r>
            <w:r w:rsidRPr="00897AE3">
              <w:rPr>
                <w:rFonts w:ascii="Calibri" w:eastAsia="Calibri" w:hAnsi="Calibri" w:cs="Calibri"/>
                <w:color w:val="111111"/>
              </w:rPr>
              <w:br/>
              <w:t>(4.07, 4.62)</w:t>
            </w:r>
          </w:p>
        </w:tc>
      </w:tr>
      <w:tr w:rsidR="00897AE3" w:rsidRPr="00897AE3" w14:paraId="42376B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8D6172" w14:textId="77777777" w:rsidR="00897AE3" w:rsidRPr="00897AE3" w:rsidRDefault="00897AE3" w:rsidP="00897AE3">
            <w:pPr>
              <w:spacing w:before="40" w:after="40"/>
              <w:ind w:left="100" w:right="100"/>
            </w:pPr>
            <w:r w:rsidRPr="00897AE3">
              <w:rPr>
                <w:rFonts w:ascii="Calibri" w:eastAsia="Calibri" w:hAnsi="Calibri" w:cs="Calibri"/>
                <w:color w:val="111111"/>
              </w:rPr>
              <w:t>at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E01C1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A1A7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98F0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50351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0</w:t>
            </w:r>
            <w:r w:rsidRPr="00897AE3">
              <w:rPr>
                <w:rFonts w:ascii="Calibri" w:eastAsia="Calibri" w:hAnsi="Calibri" w:cs="Calibri"/>
                <w:color w:val="111111"/>
              </w:rPr>
              <w:br/>
              <w:t>(4.48,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10DF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6</w:t>
            </w:r>
            <w:r w:rsidRPr="00897AE3">
              <w:rPr>
                <w:rFonts w:ascii="Calibri" w:eastAsia="Calibri" w:hAnsi="Calibri" w:cs="Calibri"/>
                <w:color w:val="111111"/>
              </w:rPr>
              <w:br/>
              <w:t>(4.32,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4A35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3</w:t>
            </w:r>
            <w:r w:rsidRPr="00897AE3">
              <w:rPr>
                <w:rFonts w:ascii="Calibri" w:eastAsia="Calibri" w:hAnsi="Calibri" w:cs="Calibri"/>
                <w:color w:val="111111"/>
              </w:rPr>
              <w:br/>
              <w:t>(4.46,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EF09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7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41F6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36,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76C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85, 4.34)</w:t>
            </w:r>
          </w:p>
        </w:tc>
      </w:tr>
      <w:tr w:rsidR="00897AE3" w:rsidRPr="00897AE3" w14:paraId="23970FF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285B72" w14:textId="77777777" w:rsidR="00897AE3" w:rsidRPr="00897AE3" w:rsidRDefault="00897AE3" w:rsidP="00897AE3">
            <w:pPr>
              <w:spacing w:before="40" w:after="40"/>
              <w:ind w:left="100" w:right="100"/>
            </w:pPr>
            <w:r w:rsidRPr="00897AE3">
              <w:rPr>
                <w:rFonts w:ascii="Calibri" w:eastAsia="Calibri" w:hAnsi="Calibri" w:cs="Calibri"/>
                <w:color w:val="111111"/>
              </w:rPr>
              <w:t>at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4916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EF4B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30C5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192C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9</w:t>
            </w:r>
            <w:r w:rsidRPr="00897AE3">
              <w:rPr>
                <w:rFonts w:ascii="Calibri" w:eastAsia="Calibri" w:hAnsi="Calibri" w:cs="Calibri"/>
                <w:color w:val="111111"/>
              </w:rPr>
              <w:br/>
              <w:t>(4.29, 4.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7C4F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3</w:t>
            </w:r>
            <w:r w:rsidRPr="00897AE3">
              <w:rPr>
                <w:rFonts w:ascii="Calibri" w:eastAsia="Calibri" w:hAnsi="Calibri" w:cs="Calibri"/>
                <w:color w:val="111111"/>
              </w:rPr>
              <w:br/>
              <w:t>(4.20,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DB7D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20, 4.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7C1E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61,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AA45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49,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4874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56, 4.04)</w:t>
            </w:r>
          </w:p>
        </w:tc>
      </w:tr>
      <w:tr w:rsidR="00897AE3" w:rsidRPr="00897AE3" w14:paraId="2FAC983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4C937A" w14:textId="77777777" w:rsidR="00897AE3" w:rsidRPr="00897AE3" w:rsidRDefault="00897AE3" w:rsidP="00897AE3">
            <w:pPr>
              <w:spacing w:before="40" w:after="40"/>
              <w:ind w:left="100" w:right="100"/>
            </w:pPr>
            <w:r w:rsidRPr="00897AE3">
              <w:rPr>
                <w:rFonts w:ascii="Calibri" w:eastAsia="Calibri" w:hAnsi="Calibri" w:cs="Calibri"/>
                <w:color w:val="111111"/>
              </w:rPr>
              <w:t>at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2AF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C8F9F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2983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A282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1</w:t>
            </w:r>
            <w:r w:rsidRPr="00897AE3">
              <w:rPr>
                <w:rFonts w:ascii="Calibri" w:eastAsia="Calibri" w:hAnsi="Calibri" w:cs="Calibri"/>
                <w:color w:val="111111"/>
              </w:rPr>
              <w:br/>
              <w:t>(4.67,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6D77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8</w:t>
            </w:r>
            <w:r w:rsidRPr="00897AE3">
              <w:rPr>
                <w:rFonts w:ascii="Calibri" w:eastAsia="Calibri" w:hAnsi="Calibri" w:cs="Calibri"/>
                <w:color w:val="111111"/>
              </w:rPr>
              <w:br/>
              <w:t>(4.63, 5.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9AB3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5</w:t>
            </w:r>
            <w:r w:rsidRPr="00897AE3">
              <w:rPr>
                <w:rFonts w:ascii="Calibri" w:eastAsia="Calibri" w:hAnsi="Calibri" w:cs="Calibri"/>
                <w:color w:val="111111"/>
              </w:rPr>
              <w:br/>
              <w:t>(4.53,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DD8A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22E80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69,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2B997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3</w:t>
            </w:r>
            <w:r w:rsidRPr="00897AE3">
              <w:rPr>
                <w:rFonts w:ascii="Calibri" w:eastAsia="Calibri" w:hAnsi="Calibri" w:cs="Calibri"/>
                <w:color w:val="111111"/>
              </w:rPr>
              <w:br/>
              <w:t>(3.78, 4.30)</w:t>
            </w:r>
          </w:p>
        </w:tc>
      </w:tr>
      <w:tr w:rsidR="00897AE3" w:rsidRPr="00897AE3" w14:paraId="0097ED2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596D26"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BD10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9,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2E62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4,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81D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8,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4E9F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53, 4.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55FA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5</w:t>
            </w:r>
            <w:r w:rsidRPr="00897AE3">
              <w:rPr>
                <w:rFonts w:ascii="Calibri" w:eastAsia="Calibri" w:hAnsi="Calibri" w:cs="Calibri"/>
                <w:color w:val="111111"/>
              </w:rPr>
              <w:br/>
              <w:t>(4.42, 5.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6D731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6</w:t>
            </w:r>
            <w:r w:rsidRPr="00897AE3">
              <w:rPr>
                <w:rFonts w:ascii="Calibri" w:eastAsia="Calibri" w:hAnsi="Calibri" w:cs="Calibri"/>
                <w:color w:val="111111"/>
              </w:rPr>
              <w:br/>
              <w:t>(4.47, 5.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E502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61, 3.9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8BF4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0</w:t>
            </w:r>
            <w:r w:rsidRPr="00897AE3">
              <w:rPr>
                <w:rFonts w:ascii="Calibri" w:eastAsia="Calibri" w:hAnsi="Calibri" w:cs="Calibri"/>
                <w:color w:val="111111"/>
              </w:rPr>
              <w:br/>
              <w:t>(3.53,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2DD0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8</w:t>
            </w:r>
            <w:r w:rsidRPr="00897AE3">
              <w:rPr>
                <w:rFonts w:ascii="Calibri" w:eastAsia="Calibri" w:hAnsi="Calibri" w:cs="Calibri"/>
                <w:color w:val="111111"/>
              </w:rPr>
              <w:br/>
              <w:t>(3.55, 4.02)</w:t>
            </w:r>
          </w:p>
        </w:tc>
      </w:tr>
      <w:tr w:rsidR="00897AE3" w:rsidRPr="00897AE3" w14:paraId="24D33B5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717104" w14:textId="77777777" w:rsidR="00897AE3" w:rsidRPr="00897AE3" w:rsidRDefault="00897AE3" w:rsidP="00897AE3">
            <w:pPr>
              <w:spacing w:before="40" w:after="40"/>
              <w:ind w:left="100" w:right="100"/>
            </w:pPr>
            <w:r w:rsidRPr="00897AE3">
              <w:rPr>
                <w:rFonts w:ascii="Calibri" w:eastAsia="Calibri" w:hAnsi="Calibri" w:cs="Calibri"/>
                <w:color w:val="111111"/>
              </w:rPr>
              <w:t>at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0998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34B03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594B5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ABC0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0</w:t>
            </w:r>
            <w:r w:rsidRPr="00897AE3">
              <w:rPr>
                <w:rFonts w:ascii="Calibri" w:eastAsia="Calibri" w:hAnsi="Calibri" w:cs="Calibri"/>
                <w:color w:val="111111"/>
              </w:rPr>
              <w:br/>
              <w:t>(4.67, 5.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026A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4</w:t>
            </w:r>
            <w:r w:rsidRPr="00897AE3">
              <w:rPr>
                <w:rFonts w:ascii="Calibri" w:eastAsia="Calibri" w:hAnsi="Calibri" w:cs="Calibri"/>
                <w:color w:val="111111"/>
              </w:rPr>
              <w:br/>
              <w:t>(4.66, 5.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B2B9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0</w:t>
            </w:r>
            <w:r w:rsidRPr="00897AE3">
              <w:rPr>
                <w:rFonts w:ascii="Calibri" w:eastAsia="Calibri" w:hAnsi="Calibri" w:cs="Calibri"/>
                <w:color w:val="111111"/>
              </w:rPr>
              <w:br/>
              <w:t>(4.51, 5.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7F2E9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7</w:t>
            </w:r>
            <w:r w:rsidRPr="00897AE3">
              <w:rPr>
                <w:rFonts w:ascii="Calibri" w:eastAsia="Calibri" w:hAnsi="Calibri" w:cs="Calibri"/>
                <w:color w:val="111111"/>
              </w:rPr>
              <w:br/>
              <w:t>(3.9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2BE5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1</w:t>
            </w:r>
            <w:r w:rsidRPr="00897AE3">
              <w:rPr>
                <w:rFonts w:ascii="Calibri" w:eastAsia="Calibri" w:hAnsi="Calibri" w:cs="Calibri"/>
                <w:color w:val="111111"/>
              </w:rPr>
              <w:br/>
              <w:t>(3.79, 4.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01B6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2</w:t>
            </w:r>
            <w:r w:rsidRPr="00897AE3">
              <w:rPr>
                <w:rFonts w:ascii="Calibri" w:eastAsia="Calibri" w:hAnsi="Calibri" w:cs="Calibri"/>
                <w:color w:val="111111"/>
              </w:rPr>
              <w:br/>
              <w:t>(3.97, 4.48)</w:t>
            </w:r>
          </w:p>
        </w:tc>
      </w:tr>
      <w:tr w:rsidR="00897AE3" w:rsidRPr="00897AE3" w14:paraId="39587E8F"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698A756"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62BA689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FC1882"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44DD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F4A8D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FE1D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6, 0.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C0246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8</w:t>
            </w:r>
            <w:r w:rsidRPr="00897AE3">
              <w:rPr>
                <w:rFonts w:ascii="Calibri" w:eastAsia="Calibri" w:hAnsi="Calibri" w:cs="Calibri"/>
                <w:color w:val="111111"/>
              </w:rPr>
              <w:br/>
              <w:t>(4.64, 5.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4070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1, 5.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2DD7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95</w:t>
            </w:r>
            <w:r w:rsidRPr="00897AE3">
              <w:rPr>
                <w:rFonts w:ascii="Calibri" w:eastAsia="Calibri" w:hAnsi="Calibri" w:cs="Calibri"/>
                <w:color w:val="111111"/>
              </w:rPr>
              <w:br/>
              <w:t>(4.63, 5.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A03CF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7,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503D8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65,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638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8, 4.44)</w:t>
            </w:r>
          </w:p>
        </w:tc>
      </w:tr>
      <w:tr w:rsidR="00897AE3" w:rsidRPr="00897AE3" w14:paraId="2E2003D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4A5BEB"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B506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7,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CD55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1A8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BC37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9, 4.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AA740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3.94, 4.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322F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03</w:t>
            </w:r>
            <w:r w:rsidRPr="00897AE3">
              <w:rPr>
                <w:rFonts w:ascii="Calibri" w:eastAsia="Calibri" w:hAnsi="Calibri" w:cs="Calibri"/>
                <w:color w:val="111111"/>
              </w:rPr>
              <w:br/>
              <w:t>(4.73, 5.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5F82B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2</w:t>
            </w:r>
            <w:r w:rsidRPr="00897AE3">
              <w:rPr>
                <w:rFonts w:ascii="Calibri" w:eastAsia="Calibri" w:hAnsi="Calibri" w:cs="Calibri"/>
                <w:color w:val="111111"/>
              </w:rPr>
              <w:br/>
              <w:t>(3.73, 4.1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27754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0,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CA54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9</w:t>
            </w:r>
            <w:r w:rsidRPr="00897AE3">
              <w:rPr>
                <w:rFonts w:ascii="Calibri" w:eastAsia="Calibri" w:hAnsi="Calibri" w:cs="Calibri"/>
                <w:color w:val="111111"/>
              </w:rPr>
              <w:br/>
              <w:t>(3.92, 4.45)</w:t>
            </w:r>
          </w:p>
        </w:tc>
      </w:tr>
      <w:tr w:rsidR="00897AE3" w:rsidRPr="00897AE3" w14:paraId="74E655C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3FF40C"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238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r w:rsidRPr="00897AE3">
              <w:rPr>
                <w:rFonts w:ascii="Calibri" w:eastAsia="Calibri" w:hAnsi="Calibri" w:cs="Calibri"/>
                <w:color w:val="111111"/>
              </w:rPr>
              <w:br/>
              <w:t>(0.66,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CD56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5,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6BE9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DD27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6</w:t>
            </w:r>
            <w:r w:rsidRPr="00897AE3">
              <w:rPr>
                <w:rFonts w:ascii="Calibri" w:eastAsia="Calibri" w:hAnsi="Calibri" w:cs="Calibri"/>
                <w:color w:val="111111"/>
              </w:rPr>
              <w:br/>
              <w:t>(4.43, 4.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4B111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3</w:t>
            </w:r>
            <w:r w:rsidRPr="00897AE3">
              <w:rPr>
                <w:rFonts w:ascii="Calibri" w:eastAsia="Calibri" w:hAnsi="Calibri" w:cs="Calibri"/>
                <w:color w:val="111111"/>
              </w:rPr>
              <w:br/>
              <w:t>(4.03,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DBBA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9, 5.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9B53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E0F7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7</w:t>
            </w:r>
            <w:r w:rsidRPr="00897AE3">
              <w:rPr>
                <w:rFonts w:ascii="Calibri" w:eastAsia="Calibri" w:hAnsi="Calibri" w:cs="Calibri"/>
                <w:color w:val="111111"/>
              </w:rPr>
              <w:br/>
              <w:t>(3.48,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7E1B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4, 4.44)</w:t>
            </w:r>
          </w:p>
        </w:tc>
      </w:tr>
      <w:tr w:rsidR="00897AE3" w:rsidRPr="00897AE3" w14:paraId="55CEA24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74D256"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B6059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8,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0104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2557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3, 0.7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A242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8</w:t>
            </w:r>
            <w:r w:rsidRPr="00897AE3">
              <w:rPr>
                <w:rFonts w:ascii="Calibri" w:eastAsia="Calibri" w:hAnsi="Calibri" w:cs="Calibri"/>
                <w:color w:val="111111"/>
              </w:rPr>
              <w:br/>
              <w:t>(4.45, 4.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E58A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0</w:t>
            </w:r>
            <w:r w:rsidRPr="00897AE3">
              <w:rPr>
                <w:rFonts w:ascii="Calibri" w:eastAsia="Calibri" w:hAnsi="Calibri" w:cs="Calibri"/>
                <w:color w:val="111111"/>
              </w:rPr>
              <w:br/>
              <w:t>(4.26, 4.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F555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3</w:t>
            </w:r>
            <w:r w:rsidRPr="00897AE3">
              <w:rPr>
                <w:rFonts w:ascii="Calibri" w:eastAsia="Calibri" w:hAnsi="Calibri" w:cs="Calibri"/>
                <w:color w:val="111111"/>
              </w:rPr>
              <w:br/>
              <w:t>(4.44, 5.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E674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9</w:t>
            </w:r>
            <w:r w:rsidRPr="00897AE3">
              <w:rPr>
                <w:rFonts w:ascii="Calibri" w:eastAsia="Calibri" w:hAnsi="Calibri" w:cs="Calibri"/>
                <w:color w:val="111111"/>
              </w:rPr>
              <w:br/>
              <w:t>(3.71, 4.0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140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6</w:t>
            </w:r>
            <w:r w:rsidRPr="00897AE3">
              <w:rPr>
                <w:rFonts w:ascii="Calibri" w:eastAsia="Calibri" w:hAnsi="Calibri" w:cs="Calibri"/>
                <w:color w:val="111111"/>
              </w:rPr>
              <w:br/>
              <w:t>(3.58,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B37C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2</w:t>
            </w:r>
            <w:r w:rsidRPr="00897AE3">
              <w:rPr>
                <w:rFonts w:ascii="Calibri" w:eastAsia="Calibri" w:hAnsi="Calibri" w:cs="Calibri"/>
                <w:color w:val="111111"/>
              </w:rPr>
              <w:br/>
              <w:t>(3.67, 4.16)</w:t>
            </w:r>
          </w:p>
        </w:tc>
      </w:tr>
      <w:tr w:rsidR="00897AE3" w:rsidRPr="00897AE3" w14:paraId="3BD5D66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33F8EB"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E156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D31F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6941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F779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27</w:t>
            </w:r>
            <w:r w:rsidRPr="00897AE3">
              <w:rPr>
                <w:rFonts w:ascii="Calibri" w:eastAsia="Calibri" w:hAnsi="Calibri" w:cs="Calibri"/>
                <w:color w:val="111111"/>
              </w:rPr>
              <w:br/>
              <w:t>(5.02, 5.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FC14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8</w:t>
            </w:r>
            <w:r w:rsidRPr="00897AE3">
              <w:rPr>
                <w:rFonts w:ascii="Calibri" w:eastAsia="Calibri" w:hAnsi="Calibri" w:cs="Calibri"/>
                <w:color w:val="111111"/>
              </w:rPr>
              <w:br/>
              <w:t>(4.42, 5.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A6F6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5.63</w:t>
            </w:r>
            <w:r w:rsidRPr="00897AE3">
              <w:rPr>
                <w:rFonts w:ascii="Calibri" w:eastAsia="Calibri" w:hAnsi="Calibri" w:cs="Calibri"/>
                <w:color w:val="111111"/>
              </w:rPr>
              <w:br/>
              <w:t>(5.29, 6.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5B31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7</w:t>
            </w:r>
            <w:r w:rsidRPr="00897AE3">
              <w:rPr>
                <w:rFonts w:ascii="Calibri" w:eastAsia="Calibri" w:hAnsi="Calibri" w:cs="Calibri"/>
                <w:color w:val="111111"/>
              </w:rPr>
              <w:br/>
              <w:t>(4.06, 4.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F51F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D595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5</w:t>
            </w:r>
            <w:r w:rsidRPr="00897AE3">
              <w:rPr>
                <w:rFonts w:ascii="Calibri" w:eastAsia="Calibri" w:hAnsi="Calibri" w:cs="Calibri"/>
                <w:color w:val="111111"/>
              </w:rPr>
              <w:br/>
              <w:t>(4.27, 4.86)</w:t>
            </w:r>
          </w:p>
        </w:tc>
      </w:tr>
      <w:tr w:rsidR="00897AE3" w:rsidRPr="00897AE3" w14:paraId="7FA5D4F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8FD58A"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FFBC9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F3B6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B46E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F0D8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7</w:t>
            </w:r>
            <w:r w:rsidRPr="00897AE3">
              <w:rPr>
                <w:rFonts w:ascii="Calibri" w:eastAsia="Calibri" w:hAnsi="Calibri" w:cs="Calibri"/>
                <w:color w:val="111111"/>
              </w:rPr>
              <w:br/>
              <w:t>(4.54, 5.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AE86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5</w:t>
            </w:r>
            <w:r w:rsidRPr="00897AE3">
              <w:rPr>
                <w:rFonts w:ascii="Calibri" w:eastAsia="Calibri" w:hAnsi="Calibri" w:cs="Calibri"/>
                <w:color w:val="111111"/>
              </w:rPr>
              <w:br/>
              <w:t>(4.29, 5.0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6730C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6</w:t>
            </w:r>
            <w:r w:rsidRPr="00897AE3">
              <w:rPr>
                <w:rFonts w:ascii="Calibri" w:eastAsia="Calibri" w:hAnsi="Calibri" w:cs="Calibri"/>
                <w:color w:val="111111"/>
              </w:rPr>
              <w:br/>
              <w:t>(4.55, 5.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C80D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5, 4.1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B415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1</w:t>
            </w:r>
            <w:r w:rsidRPr="00897AE3">
              <w:rPr>
                <w:rFonts w:ascii="Calibri" w:eastAsia="Calibri" w:hAnsi="Calibri" w:cs="Calibri"/>
                <w:color w:val="111111"/>
              </w:rPr>
              <w:br/>
              <w:t>(3.43,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B23B9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85, 4.39)</w:t>
            </w:r>
          </w:p>
        </w:tc>
      </w:tr>
      <w:tr w:rsidR="00897AE3" w:rsidRPr="00897AE3" w14:paraId="763059E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E80D55"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5424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FFE2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A213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9</w:t>
            </w:r>
            <w:r w:rsidRPr="00897AE3">
              <w:rPr>
                <w:rFonts w:ascii="Calibri" w:eastAsia="Calibri" w:hAnsi="Calibri" w:cs="Calibri"/>
                <w:color w:val="111111"/>
              </w:rPr>
              <w:br/>
              <w:t>(0.64, 0.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DCD4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4</w:t>
            </w:r>
            <w:r w:rsidRPr="00897AE3">
              <w:rPr>
                <w:rFonts w:ascii="Calibri" w:eastAsia="Calibri" w:hAnsi="Calibri" w:cs="Calibri"/>
                <w:color w:val="111111"/>
              </w:rPr>
              <w:br/>
              <w:t>(4.43, 4.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D490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26, 4.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C7C4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69</w:t>
            </w:r>
            <w:r w:rsidRPr="00897AE3">
              <w:rPr>
                <w:rFonts w:ascii="Calibri" w:eastAsia="Calibri" w:hAnsi="Calibri" w:cs="Calibri"/>
                <w:color w:val="111111"/>
              </w:rPr>
              <w:br/>
              <w:t>(4.41, 4.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D9F4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6</w:t>
            </w:r>
            <w:r w:rsidRPr="00897AE3">
              <w:rPr>
                <w:rFonts w:ascii="Calibri" w:eastAsia="Calibri" w:hAnsi="Calibri" w:cs="Calibri"/>
                <w:color w:val="111111"/>
              </w:rPr>
              <w:br/>
              <w:t>(3.77, 4.1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74E6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B5CA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87, 4.39)</w:t>
            </w:r>
          </w:p>
        </w:tc>
      </w:tr>
      <w:tr w:rsidR="00897AE3" w:rsidRPr="00897AE3" w14:paraId="3DB5E0B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F6D70E"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A4F49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487A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8FA5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DCC4B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6</w:t>
            </w:r>
            <w:r w:rsidRPr="00897AE3">
              <w:rPr>
                <w:rFonts w:ascii="Calibri" w:eastAsia="Calibri" w:hAnsi="Calibri" w:cs="Calibri"/>
                <w:color w:val="111111"/>
              </w:rPr>
              <w:br/>
              <w:t>(4.34, 4.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72AD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4</w:t>
            </w:r>
            <w:r w:rsidRPr="00897AE3">
              <w:rPr>
                <w:rFonts w:ascii="Calibri" w:eastAsia="Calibri" w:hAnsi="Calibri" w:cs="Calibri"/>
                <w:color w:val="111111"/>
              </w:rPr>
              <w:br/>
              <w:t>(4.02, 4.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758F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71</w:t>
            </w:r>
            <w:r w:rsidRPr="00897AE3">
              <w:rPr>
                <w:rFonts w:ascii="Calibri" w:eastAsia="Calibri" w:hAnsi="Calibri" w:cs="Calibri"/>
                <w:color w:val="111111"/>
              </w:rPr>
              <w:br/>
              <w:t>(4.41, 5.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FD40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78,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9424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0</w:t>
            </w:r>
            <w:r w:rsidRPr="00897AE3">
              <w:rPr>
                <w:rFonts w:ascii="Calibri" w:eastAsia="Calibri" w:hAnsi="Calibri" w:cs="Calibri"/>
                <w:color w:val="111111"/>
              </w:rPr>
              <w:br/>
              <w:t>(3.42, 3.9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5616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1, 4.45)</w:t>
            </w:r>
          </w:p>
        </w:tc>
      </w:tr>
      <w:tr w:rsidR="00897AE3" w:rsidRPr="00897AE3" w14:paraId="45BFC05E"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57A73F9"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01B8EB2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43B6BB" w14:textId="77777777" w:rsidR="00897AE3" w:rsidRPr="00897AE3" w:rsidRDefault="00897AE3" w:rsidP="00897AE3">
            <w:pPr>
              <w:spacing w:before="40" w:after="40"/>
              <w:ind w:left="100" w:right="100"/>
            </w:pPr>
            <w:r w:rsidRPr="00897AE3">
              <w:rPr>
                <w:rFonts w:ascii="Calibri" w:eastAsia="Calibri" w:hAnsi="Calibri" w:cs="Calibri"/>
                <w:color w:val="111111"/>
              </w:rPr>
              <w:t>at 1, 2 and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C602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6BBD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5885C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117E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8, 4.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2D33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7,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2955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3</w:t>
            </w:r>
            <w:r w:rsidRPr="00897AE3">
              <w:rPr>
                <w:rFonts w:ascii="Calibri" w:eastAsia="Calibri" w:hAnsi="Calibri" w:cs="Calibri"/>
                <w:color w:val="111111"/>
              </w:rPr>
              <w:br/>
              <w:t>(3.98, 4.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CF7B3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7,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B7B45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9</w:t>
            </w:r>
            <w:r w:rsidRPr="00897AE3">
              <w:rPr>
                <w:rFonts w:ascii="Calibri" w:eastAsia="Calibri" w:hAnsi="Calibri" w:cs="Calibri"/>
                <w:color w:val="111111"/>
              </w:rPr>
              <w:br/>
              <w:t>(2.83,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8E5D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3</w:t>
            </w:r>
            <w:r w:rsidRPr="00897AE3">
              <w:rPr>
                <w:rFonts w:ascii="Calibri" w:eastAsia="Calibri" w:hAnsi="Calibri" w:cs="Calibri"/>
                <w:color w:val="111111"/>
              </w:rPr>
              <w:br/>
              <w:t>(3.30, 3.76)</w:t>
            </w:r>
          </w:p>
        </w:tc>
      </w:tr>
      <w:tr w:rsidR="00897AE3" w:rsidRPr="00897AE3" w14:paraId="61ECBF1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225079"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75FD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98D1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B6F4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D86D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2</w:t>
            </w:r>
            <w:r w:rsidRPr="00897AE3">
              <w:rPr>
                <w:rFonts w:ascii="Calibri" w:eastAsia="Calibri" w:hAnsi="Calibri" w:cs="Calibri"/>
                <w:color w:val="111111"/>
              </w:rPr>
              <w:br/>
              <w:t>(3.64,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E121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5, 4.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D8AA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1E45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6E91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2.98,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D6C91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6, 3.48)</w:t>
            </w:r>
          </w:p>
        </w:tc>
      </w:tr>
      <w:tr w:rsidR="00897AE3" w:rsidRPr="00897AE3" w14:paraId="211B311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6B7905" w14:textId="77777777" w:rsidR="00897AE3" w:rsidRPr="00897AE3" w:rsidRDefault="00897AE3" w:rsidP="00897AE3">
            <w:pPr>
              <w:spacing w:before="40" w:after="40"/>
              <w:ind w:left="100" w:right="100"/>
            </w:pPr>
            <w:r w:rsidRPr="00897AE3">
              <w:rPr>
                <w:rFonts w:ascii="Calibri" w:eastAsia="Calibri" w:hAnsi="Calibri" w:cs="Calibri"/>
                <w:color w:val="111111"/>
              </w:rPr>
              <w:t>at 1, 2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0EA0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29F6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4,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D634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BB42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57,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EE11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4</w:t>
            </w:r>
            <w:r w:rsidRPr="00897AE3">
              <w:rPr>
                <w:rFonts w:ascii="Calibri" w:eastAsia="Calibri" w:hAnsi="Calibri" w:cs="Calibri"/>
                <w:color w:val="111111"/>
              </w:rPr>
              <w:br/>
              <w:t>(3.38, 3.9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1E680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58, 4.0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8ADC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8</w:t>
            </w:r>
            <w:r w:rsidRPr="00897AE3">
              <w:rPr>
                <w:rFonts w:ascii="Calibri" w:eastAsia="Calibri" w:hAnsi="Calibri" w:cs="Calibri"/>
                <w:color w:val="111111"/>
              </w:rPr>
              <w:br/>
              <w:t>(2.93,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2CBE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1</w:t>
            </w:r>
            <w:r w:rsidRPr="00897AE3">
              <w:rPr>
                <w:rFonts w:ascii="Calibri" w:eastAsia="Calibri" w:hAnsi="Calibri" w:cs="Calibri"/>
                <w:color w:val="111111"/>
              </w:rPr>
              <w:br/>
              <w:t>(2.76,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932C6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4, 3.33)</w:t>
            </w:r>
          </w:p>
        </w:tc>
      </w:tr>
      <w:tr w:rsidR="00897AE3" w:rsidRPr="00897AE3" w14:paraId="72017A8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378970" w14:textId="77777777" w:rsidR="00897AE3" w:rsidRPr="00897AE3" w:rsidRDefault="00897AE3" w:rsidP="00897AE3">
            <w:pPr>
              <w:spacing w:before="40" w:after="40"/>
              <w:ind w:left="100" w:right="100"/>
            </w:pPr>
            <w:r w:rsidRPr="00897AE3">
              <w:rPr>
                <w:rFonts w:ascii="Calibri" w:eastAsia="Calibri" w:hAnsi="Calibri" w:cs="Calibri"/>
                <w:color w:val="111111"/>
              </w:rPr>
              <w:t>at 1,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A063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06DF5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B3195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DF3D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47,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3E8FC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3</w:t>
            </w:r>
            <w:r w:rsidRPr="00897AE3">
              <w:rPr>
                <w:rFonts w:ascii="Calibri" w:eastAsia="Calibri" w:hAnsi="Calibri" w:cs="Calibri"/>
                <w:color w:val="111111"/>
              </w:rPr>
              <w:br/>
              <w:t>(3.3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1EAD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4, 3.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04D3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8</w:t>
            </w:r>
            <w:r w:rsidRPr="00897AE3">
              <w:rPr>
                <w:rFonts w:ascii="Calibri" w:eastAsia="Calibri" w:hAnsi="Calibri" w:cs="Calibri"/>
                <w:color w:val="111111"/>
              </w:rPr>
              <w:br/>
              <w:t>(2.92,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2F7E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1</w:t>
            </w:r>
            <w:r w:rsidRPr="00897AE3">
              <w:rPr>
                <w:rFonts w:ascii="Calibri" w:eastAsia="Calibri" w:hAnsi="Calibri" w:cs="Calibri"/>
                <w:color w:val="111111"/>
              </w:rPr>
              <w:br/>
              <w:t>(2.7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24EF6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2, 3.34)</w:t>
            </w:r>
          </w:p>
        </w:tc>
      </w:tr>
      <w:tr w:rsidR="00897AE3" w:rsidRPr="00897AE3" w14:paraId="6468F93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C5FEF5" w14:textId="77777777" w:rsidR="00897AE3" w:rsidRPr="00897AE3" w:rsidRDefault="00897AE3" w:rsidP="00897AE3">
            <w:pPr>
              <w:spacing w:before="40" w:after="40"/>
              <w:ind w:left="100" w:right="100"/>
            </w:pPr>
            <w:r w:rsidRPr="00897AE3">
              <w:rPr>
                <w:rFonts w:ascii="Calibri" w:eastAsia="Calibri" w:hAnsi="Calibri" w:cs="Calibri"/>
                <w:color w:val="111111"/>
              </w:rPr>
              <w:t>at 1,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D2D1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AE77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3D44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8A1E2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5</w:t>
            </w:r>
            <w:r w:rsidRPr="00897AE3">
              <w:rPr>
                <w:rFonts w:ascii="Calibri" w:eastAsia="Calibri" w:hAnsi="Calibri" w:cs="Calibri"/>
                <w:color w:val="111111"/>
              </w:rPr>
              <w:br/>
              <w:t>(3.4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B380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28,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603E9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51,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4D06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1</w:t>
            </w:r>
            <w:r w:rsidRPr="00897AE3">
              <w:rPr>
                <w:rFonts w:ascii="Calibri" w:eastAsia="Calibri" w:hAnsi="Calibri" w:cs="Calibri"/>
                <w:color w:val="111111"/>
              </w:rPr>
              <w:br/>
              <w:t>(2.77, 3.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F40E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0</w:t>
            </w:r>
            <w:r w:rsidRPr="00897AE3">
              <w:rPr>
                <w:rFonts w:ascii="Calibri" w:eastAsia="Calibri" w:hAnsi="Calibri" w:cs="Calibri"/>
                <w:color w:val="111111"/>
              </w:rPr>
              <w:br/>
              <w:t>(2.58,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E3BA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0</w:t>
            </w:r>
            <w:r w:rsidRPr="00897AE3">
              <w:rPr>
                <w:rFonts w:ascii="Calibri" w:eastAsia="Calibri" w:hAnsi="Calibri" w:cs="Calibri"/>
                <w:color w:val="111111"/>
              </w:rPr>
              <w:br/>
              <w:t>(2.81, 3.19)</w:t>
            </w:r>
          </w:p>
        </w:tc>
      </w:tr>
      <w:tr w:rsidR="00897AE3" w:rsidRPr="00897AE3" w14:paraId="4C1D2B0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2E1378" w14:textId="77777777" w:rsidR="00897AE3" w:rsidRPr="00897AE3" w:rsidRDefault="00897AE3" w:rsidP="00897AE3">
            <w:pPr>
              <w:spacing w:before="40" w:after="40"/>
              <w:ind w:left="100" w:right="100"/>
            </w:pPr>
            <w:r w:rsidRPr="00897AE3">
              <w:rPr>
                <w:rFonts w:ascii="Calibri" w:eastAsia="Calibri" w:hAnsi="Calibri" w:cs="Calibri"/>
                <w:color w:val="111111"/>
              </w:rPr>
              <w:t>at 1,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AD9D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82754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A081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748E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3</w:t>
            </w:r>
            <w:r w:rsidRPr="00897AE3">
              <w:rPr>
                <w:rFonts w:ascii="Calibri" w:eastAsia="Calibri" w:hAnsi="Calibri" w:cs="Calibri"/>
                <w:color w:val="111111"/>
              </w:rPr>
              <w:br/>
              <w:t>(3.47, 3.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8132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4</w:t>
            </w:r>
            <w:r w:rsidRPr="00897AE3">
              <w:rPr>
                <w:rFonts w:ascii="Calibri" w:eastAsia="Calibri" w:hAnsi="Calibri" w:cs="Calibri"/>
                <w:color w:val="111111"/>
              </w:rPr>
              <w:br/>
              <w:t>(3.46, 4.0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733E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4,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2A5F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80, 3.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9C973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5</w:t>
            </w:r>
            <w:r w:rsidRPr="00897AE3">
              <w:rPr>
                <w:rFonts w:ascii="Calibri" w:eastAsia="Calibri" w:hAnsi="Calibri" w:cs="Calibri"/>
                <w:color w:val="111111"/>
              </w:rPr>
              <w:br/>
              <w:t>(2.81,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6119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7</w:t>
            </w:r>
            <w:r w:rsidRPr="00897AE3">
              <w:rPr>
                <w:rFonts w:ascii="Calibri" w:eastAsia="Calibri" w:hAnsi="Calibri" w:cs="Calibri"/>
                <w:color w:val="111111"/>
              </w:rPr>
              <w:br/>
              <w:t>(2.69, 3.06)</w:t>
            </w:r>
          </w:p>
        </w:tc>
      </w:tr>
      <w:tr w:rsidR="00897AE3" w:rsidRPr="00897AE3" w14:paraId="45020D1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07B2FC" w14:textId="77777777" w:rsidR="00897AE3" w:rsidRPr="00897AE3" w:rsidRDefault="00897AE3" w:rsidP="00897AE3">
            <w:pPr>
              <w:spacing w:before="40" w:after="40"/>
              <w:ind w:left="100" w:right="100"/>
            </w:pPr>
            <w:r w:rsidRPr="00897AE3">
              <w:rPr>
                <w:rFonts w:ascii="Calibri" w:eastAsia="Calibri" w:hAnsi="Calibri" w:cs="Calibri"/>
                <w:color w:val="111111"/>
              </w:rPr>
              <w:t>at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6A3D6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C323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2AD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69,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F94D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2187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64,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55FD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8</w:t>
            </w:r>
            <w:r w:rsidRPr="00897AE3">
              <w:rPr>
                <w:rFonts w:ascii="Calibri" w:eastAsia="Calibri" w:hAnsi="Calibri" w:cs="Calibri"/>
                <w:color w:val="111111"/>
              </w:rPr>
              <w:br/>
              <w:t>(3.83,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DB9C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09, 3.4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D9E9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2.96,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8B38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0</w:t>
            </w:r>
            <w:r w:rsidRPr="00897AE3">
              <w:rPr>
                <w:rFonts w:ascii="Calibri" w:eastAsia="Calibri" w:hAnsi="Calibri" w:cs="Calibri"/>
                <w:color w:val="111111"/>
              </w:rPr>
              <w:br/>
              <w:t>(3.09, 3.52)</w:t>
            </w:r>
          </w:p>
        </w:tc>
      </w:tr>
      <w:tr w:rsidR="00897AE3" w:rsidRPr="00897AE3" w14:paraId="7B5FAC8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BC04DD" w14:textId="77777777" w:rsidR="00897AE3" w:rsidRPr="00897AE3" w:rsidRDefault="00897AE3" w:rsidP="00897AE3">
            <w:pPr>
              <w:spacing w:before="40" w:after="40"/>
              <w:ind w:left="100" w:right="100"/>
            </w:pPr>
            <w:r w:rsidRPr="00897AE3">
              <w:rPr>
                <w:rFonts w:ascii="Calibri" w:eastAsia="Calibri" w:hAnsi="Calibri" w:cs="Calibri"/>
                <w:color w:val="111111"/>
              </w:rPr>
              <w:t>at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137B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6C7F3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5A7F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E50B1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7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6B5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0</w:t>
            </w:r>
            <w:r w:rsidRPr="00897AE3">
              <w:rPr>
                <w:rFonts w:ascii="Calibri" w:eastAsia="Calibri" w:hAnsi="Calibri" w:cs="Calibri"/>
                <w:color w:val="111111"/>
              </w:rPr>
              <w:br/>
              <w:t>(3.32, 3.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D310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3</w:t>
            </w:r>
            <w:r w:rsidRPr="00897AE3">
              <w:rPr>
                <w:rFonts w:ascii="Calibri" w:eastAsia="Calibri" w:hAnsi="Calibri" w:cs="Calibri"/>
                <w:color w:val="111111"/>
              </w:rPr>
              <w:br/>
              <w:t>(3.88,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3EE3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91, 3.2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A56E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4</w:t>
            </w:r>
            <w:r w:rsidRPr="00897AE3">
              <w:rPr>
                <w:rFonts w:ascii="Calibri" w:eastAsia="Calibri" w:hAnsi="Calibri" w:cs="Calibri"/>
                <w:color w:val="111111"/>
              </w:rPr>
              <w:br/>
              <w:t>(2.69, 3.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9A9C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2.97, 3.38)</w:t>
            </w:r>
          </w:p>
        </w:tc>
      </w:tr>
      <w:tr w:rsidR="00897AE3" w:rsidRPr="00897AE3" w14:paraId="22A9311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69980C"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FACD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2,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A739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4902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EE3D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6,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ADC8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60, 4.1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F893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76,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3308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8,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DED5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86, 3.4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BD77C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6, 3.35)</w:t>
            </w:r>
          </w:p>
        </w:tc>
      </w:tr>
      <w:tr w:rsidR="00897AE3" w:rsidRPr="00897AE3" w14:paraId="5D60705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CD00EB" w14:textId="77777777" w:rsidR="00897AE3" w:rsidRPr="00897AE3" w:rsidRDefault="00897AE3" w:rsidP="00897AE3">
            <w:pPr>
              <w:spacing w:before="40" w:after="40"/>
              <w:ind w:left="100" w:right="100"/>
            </w:pPr>
            <w:r w:rsidRPr="00897AE3">
              <w:rPr>
                <w:rFonts w:ascii="Calibri" w:eastAsia="Calibri" w:hAnsi="Calibri" w:cs="Calibri"/>
                <w:color w:val="111111"/>
              </w:rPr>
              <w:t>at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90EB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3,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A73A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7E47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986A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8</w:t>
            </w:r>
            <w:r w:rsidRPr="00897AE3">
              <w:rPr>
                <w:rFonts w:ascii="Calibri" w:eastAsia="Calibri" w:hAnsi="Calibri" w:cs="Calibri"/>
                <w:color w:val="111111"/>
              </w:rPr>
              <w:br/>
              <w:t>(3.80,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4C529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1</w:t>
            </w:r>
            <w:r w:rsidRPr="00897AE3">
              <w:rPr>
                <w:rFonts w:ascii="Calibri" w:eastAsia="Calibri" w:hAnsi="Calibri" w:cs="Calibri"/>
                <w:color w:val="111111"/>
              </w:rPr>
              <w:br/>
              <w:t>(3.63, 4.2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09EC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4</w:t>
            </w:r>
            <w:r w:rsidRPr="00897AE3">
              <w:rPr>
                <w:rFonts w:ascii="Calibri" w:eastAsia="Calibri" w:hAnsi="Calibri" w:cs="Calibri"/>
                <w:color w:val="111111"/>
              </w:rPr>
              <w:br/>
              <w:t>(3.81,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2D16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3.03,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18F6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2.94,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B088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9</w:t>
            </w:r>
            <w:r w:rsidRPr="00897AE3">
              <w:rPr>
                <w:rFonts w:ascii="Calibri" w:eastAsia="Calibri" w:hAnsi="Calibri" w:cs="Calibri"/>
                <w:color w:val="111111"/>
              </w:rPr>
              <w:br/>
              <w:t>(2.99, 3.39)</w:t>
            </w:r>
          </w:p>
        </w:tc>
      </w:tr>
      <w:tr w:rsidR="00897AE3" w:rsidRPr="00897AE3" w14:paraId="228B489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C322C8" w14:textId="77777777" w:rsidR="00897AE3" w:rsidRPr="00897AE3" w:rsidRDefault="00897AE3" w:rsidP="00897AE3">
            <w:pPr>
              <w:spacing w:before="40" w:after="40"/>
              <w:ind w:left="100" w:right="100"/>
            </w:pPr>
            <w:r w:rsidRPr="00897AE3">
              <w:rPr>
                <w:rFonts w:ascii="Calibri" w:eastAsia="Calibri" w:hAnsi="Calibri" w:cs="Calibri"/>
                <w:color w:val="111111"/>
              </w:rPr>
              <w:t>at 1, 2 and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1A36A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B0C4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6480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B0AD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2</w:t>
            </w:r>
            <w:r w:rsidRPr="00897AE3">
              <w:rPr>
                <w:rFonts w:ascii="Calibri" w:eastAsia="Calibri" w:hAnsi="Calibri" w:cs="Calibri"/>
                <w:color w:val="111111"/>
              </w:rPr>
              <w:br/>
              <w:t>(4.21, 4.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F8F9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3</w:t>
            </w:r>
            <w:r w:rsidRPr="00897AE3">
              <w:rPr>
                <w:rFonts w:ascii="Calibri" w:eastAsia="Calibri" w:hAnsi="Calibri" w:cs="Calibri"/>
                <w:color w:val="111111"/>
              </w:rPr>
              <w:br/>
              <w:t>(4.01, 4.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82965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7</w:t>
            </w:r>
            <w:r w:rsidRPr="00897AE3">
              <w:rPr>
                <w:rFonts w:ascii="Calibri" w:eastAsia="Calibri" w:hAnsi="Calibri" w:cs="Calibri"/>
                <w:color w:val="111111"/>
              </w:rPr>
              <w:br/>
              <w:t>(4.21,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CE34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9</w:t>
            </w:r>
            <w:r w:rsidRPr="00897AE3">
              <w:rPr>
                <w:rFonts w:ascii="Calibri" w:eastAsia="Calibri" w:hAnsi="Calibri" w:cs="Calibri"/>
                <w:color w:val="111111"/>
              </w:rPr>
              <w:br/>
              <w:t>(3.4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B7D21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6</w:t>
            </w:r>
            <w:r w:rsidRPr="00897AE3">
              <w:rPr>
                <w:rFonts w:ascii="Calibri" w:eastAsia="Calibri" w:hAnsi="Calibri" w:cs="Calibri"/>
                <w:color w:val="111111"/>
              </w:rPr>
              <w:br/>
              <w:t>(3.12, 3.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02CD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54, 3.99)</w:t>
            </w:r>
          </w:p>
        </w:tc>
      </w:tr>
      <w:tr w:rsidR="00897AE3" w:rsidRPr="00897AE3" w14:paraId="2B5973A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6B6F43"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984A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808F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0409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DEF5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82, 4.2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6AF6A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3, 4.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85D1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D1F48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1</w:t>
            </w:r>
            <w:r w:rsidRPr="00897AE3">
              <w:rPr>
                <w:rFonts w:ascii="Calibri" w:eastAsia="Calibri" w:hAnsi="Calibri" w:cs="Calibri"/>
                <w:color w:val="111111"/>
              </w:rPr>
              <w:br/>
              <w:t>(3.16,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9E39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7</w:t>
            </w:r>
            <w:r w:rsidRPr="00897AE3">
              <w:rPr>
                <w:rFonts w:ascii="Calibri" w:eastAsia="Calibri" w:hAnsi="Calibri" w:cs="Calibri"/>
                <w:color w:val="111111"/>
              </w:rPr>
              <w:br/>
              <w:t>(2.85, 3.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1F42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8, 3.69)</w:t>
            </w:r>
          </w:p>
        </w:tc>
      </w:tr>
      <w:tr w:rsidR="00897AE3" w:rsidRPr="00897AE3" w14:paraId="4F98352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B66054" w14:textId="77777777" w:rsidR="00897AE3" w:rsidRPr="00897AE3" w:rsidRDefault="00897AE3" w:rsidP="00897AE3">
            <w:pPr>
              <w:spacing w:before="40" w:after="40"/>
              <w:ind w:left="100" w:right="100"/>
            </w:pPr>
            <w:r w:rsidRPr="00897AE3">
              <w:rPr>
                <w:rFonts w:ascii="Calibri" w:eastAsia="Calibri" w:hAnsi="Calibri" w:cs="Calibri"/>
                <w:color w:val="111111"/>
              </w:rPr>
              <w:t>at 1, 2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A32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9A17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9070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3C05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8</w:t>
            </w:r>
            <w:r w:rsidRPr="00897AE3">
              <w:rPr>
                <w:rFonts w:ascii="Calibri" w:eastAsia="Calibri" w:hAnsi="Calibri" w:cs="Calibri"/>
                <w:color w:val="111111"/>
              </w:rPr>
              <w:br/>
              <w:t>(3.60, 3.9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A180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9</w:t>
            </w:r>
            <w:r w:rsidRPr="00897AE3">
              <w:rPr>
                <w:rFonts w:ascii="Calibri" w:eastAsia="Calibri" w:hAnsi="Calibri" w:cs="Calibri"/>
                <w:color w:val="111111"/>
              </w:rPr>
              <w:br/>
              <w:t>(3.54, 4.0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DEAB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7</w:t>
            </w:r>
            <w:r w:rsidRPr="00897AE3">
              <w:rPr>
                <w:rFonts w:ascii="Calibri" w:eastAsia="Calibri" w:hAnsi="Calibri" w:cs="Calibri"/>
                <w:color w:val="111111"/>
              </w:rPr>
              <w:br/>
              <w:t>(3.53,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643B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95, 3.2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48F7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73,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4426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1, 3.41)</w:t>
            </w:r>
          </w:p>
        </w:tc>
      </w:tr>
      <w:tr w:rsidR="00897AE3" w:rsidRPr="00897AE3" w14:paraId="43FB9EF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3B6445" w14:textId="77777777" w:rsidR="00897AE3" w:rsidRPr="00897AE3" w:rsidRDefault="00897AE3" w:rsidP="00897AE3">
            <w:pPr>
              <w:spacing w:before="40" w:after="40"/>
              <w:ind w:left="100" w:right="100"/>
            </w:pPr>
            <w:r w:rsidRPr="00897AE3">
              <w:rPr>
                <w:rFonts w:ascii="Calibri" w:eastAsia="Calibri" w:hAnsi="Calibri" w:cs="Calibri"/>
                <w:color w:val="111111"/>
              </w:rPr>
              <w:t>at 1,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827BC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D2D9B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F7B8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68DB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3</w:t>
            </w:r>
            <w:r w:rsidRPr="00897AE3">
              <w:rPr>
                <w:rFonts w:ascii="Calibri" w:eastAsia="Calibri" w:hAnsi="Calibri" w:cs="Calibri"/>
                <w:color w:val="111111"/>
              </w:rPr>
              <w:br/>
              <w:t>(3.74, 4.1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585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60,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BF7D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7</w:t>
            </w:r>
            <w:r w:rsidRPr="00897AE3">
              <w:rPr>
                <w:rFonts w:ascii="Calibri" w:eastAsia="Calibri" w:hAnsi="Calibri" w:cs="Calibri"/>
                <w:color w:val="111111"/>
              </w:rPr>
              <w:br/>
              <w:t>(3.71, 4.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32F0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10, 3.4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3043D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89,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A696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6</w:t>
            </w:r>
            <w:r w:rsidRPr="00897AE3">
              <w:rPr>
                <w:rFonts w:ascii="Calibri" w:eastAsia="Calibri" w:hAnsi="Calibri" w:cs="Calibri"/>
                <w:color w:val="111111"/>
              </w:rPr>
              <w:br/>
              <w:t>(3.15, 3.57)</w:t>
            </w:r>
          </w:p>
        </w:tc>
      </w:tr>
      <w:tr w:rsidR="00897AE3" w:rsidRPr="00897AE3" w14:paraId="40BEBAC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0E138B" w14:textId="77777777" w:rsidR="00897AE3" w:rsidRPr="00897AE3" w:rsidRDefault="00897AE3" w:rsidP="00897AE3">
            <w:pPr>
              <w:spacing w:before="40" w:after="40"/>
              <w:ind w:left="100" w:right="100"/>
            </w:pPr>
            <w:r w:rsidRPr="00897AE3">
              <w:rPr>
                <w:rFonts w:ascii="Calibri" w:eastAsia="Calibri" w:hAnsi="Calibri" w:cs="Calibri"/>
                <w:color w:val="111111"/>
              </w:rPr>
              <w:t>at 1,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107C9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8940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7FCB7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ADF3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6</w:t>
            </w:r>
            <w:r w:rsidRPr="00897AE3">
              <w:rPr>
                <w:rFonts w:ascii="Calibri" w:eastAsia="Calibri" w:hAnsi="Calibri" w:cs="Calibri"/>
                <w:color w:val="111111"/>
              </w:rPr>
              <w:br/>
              <w:t>(3.58, 3.9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5E34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1,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031E7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0</w:t>
            </w:r>
            <w:r w:rsidRPr="00897AE3">
              <w:rPr>
                <w:rFonts w:ascii="Calibri" w:eastAsia="Calibri" w:hAnsi="Calibri" w:cs="Calibri"/>
                <w:color w:val="111111"/>
              </w:rPr>
              <w:br/>
              <w:t>(3.67, 4.1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B5CAA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91, 3.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2D0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59, 3.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9F06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2</w:t>
            </w:r>
            <w:r w:rsidRPr="00897AE3">
              <w:rPr>
                <w:rFonts w:ascii="Calibri" w:eastAsia="Calibri" w:hAnsi="Calibri" w:cs="Calibri"/>
                <w:color w:val="111111"/>
              </w:rPr>
              <w:br/>
              <w:t>(3.04, 3.41)</w:t>
            </w:r>
          </w:p>
        </w:tc>
      </w:tr>
      <w:tr w:rsidR="00897AE3" w:rsidRPr="00897AE3" w14:paraId="4195448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107115" w14:textId="77777777" w:rsidR="00897AE3" w:rsidRPr="00897AE3" w:rsidRDefault="00897AE3" w:rsidP="00897AE3">
            <w:pPr>
              <w:spacing w:before="40" w:after="40"/>
              <w:ind w:left="100" w:right="100"/>
            </w:pPr>
            <w:r w:rsidRPr="00897AE3">
              <w:rPr>
                <w:rFonts w:ascii="Calibri" w:eastAsia="Calibri" w:hAnsi="Calibri" w:cs="Calibri"/>
                <w:color w:val="111111"/>
              </w:rPr>
              <w:t>at 1,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CF18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DBB5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5,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C9CBE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9F9D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4</w:t>
            </w:r>
            <w:r w:rsidRPr="00897AE3">
              <w:rPr>
                <w:rFonts w:ascii="Calibri" w:eastAsia="Calibri" w:hAnsi="Calibri" w:cs="Calibri"/>
                <w:color w:val="111111"/>
              </w:rPr>
              <w:br/>
              <w:t>(3.47, 3.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CCB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0, 3.9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EED15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2</w:t>
            </w:r>
            <w:r w:rsidRPr="00897AE3">
              <w:rPr>
                <w:rFonts w:ascii="Calibri" w:eastAsia="Calibri" w:hAnsi="Calibri" w:cs="Calibri"/>
                <w:color w:val="111111"/>
              </w:rPr>
              <w:br/>
              <w:t>(3.40,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E19D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4</w:t>
            </w:r>
            <w:r w:rsidRPr="00897AE3">
              <w:rPr>
                <w:rFonts w:ascii="Calibri" w:eastAsia="Calibri" w:hAnsi="Calibri" w:cs="Calibri"/>
                <w:color w:val="111111"/>
              </w:rPr>
              <w:br/>
              <w:t>(2.99,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6C6E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8</w:t>
            </w:r>
            <w:r w:rsidRPr="00897AE3">
              <w:rPr>
                <w:rFonts w:ascii="Calibri" w:eastAsia="Calibri" w:hAnsi="Calibri" w:cs="Calibri"/>
                <w:color w:val="111111"/>
              </w:rPr>
              <w:br/>
              <w:t>(2.75, 3.2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DD58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5</w:t>
            </w:r>
            <w:r w:rsidRPr="00897AE3">
              <w:rPr>
                <w:rFonts w:ascii="Calibri" w:eastAsia="Calibri" w:hAnsi="Calibri" w:cs="Calibri"/>
                <w:color w:val="111111"/>
              </w:rPr>
              <w:br/>
              <w:t>(3.05, 3.44)</w:t>
            </w:r>
          </w:p>
        </w:tc>
      </w:tr>
      <w:tr w:rsidR="00897AE3" w:rsidRPr="00897AE3" w14:paraId="02D04A9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73D86D" w14:textId="77777777" w:rsidR="00897AE3" w:rsidRPr="00897AE3" w:rsidRDefault="00897AE3" w:rsidP="00897AE3">
            <w:pPr>
              <w:spacing w:before="40" w:after="40"/>
              <w:ind w:left="100" w:right="100"/>
            </w:pPr>
            <w:r w:rsidRPr="00897AE3">
              <w:rPr>
                <w:rFonts w:ascii="Calibri" w:eastAsia="Calibri" w:hAnsi="Calibri" w:cs="Calibri"/>
                <w:color w:val="111111"/>
              </w:rPr>
              <w:t>at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42831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AC24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F116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08EE5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1</w:t>
            </w:r>
            <w:r w:rsidRPr="00897AE3">
              <w:rPr>
                <w:rFonts w:ascii="Calibri" w:eastAsia="Calibri" w:hAnsi="Calibri" w:cs="Calibri"/>
                <w:color w:val="111111"/>
              </w:rPr>
              <w:br/>
              <w:t>(3.92, 4.3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AB75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7</w:t>
            </w:r>
            <w:r w:rsidRPr="00897AE3">
              <w:rPr>
                <w:rFonts w:ascii="Calibri" w:eastAsia="Calibri" w:hAnsi="Calibri" w:cs="Calibri"/>
                <w:color w:val="111111"/>
              </w:rPr>
              <w:br/>
              <w:t>(3.78, 4.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B6C64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3</w:t>
            </w:r>
            <w:r w:rsidRPr="00897AE3">
              <w:rPr>
                <w:rFonts w:ascii="Calibri" w:eastAsia="Calibri" w:hAnsi="Calibri" w:cs="Calibri"/>
                <w:color w:val="111111"/>
              </w:rPr>
              <w:br/>
              <w:t>(3.88, 4.3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E12E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8, 3.5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C720D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1, 3.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44D5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7, 3.70)</w:t>
            </w:r>
          </w:p>
        </w:tc>
      </w:tr>
      <w:tr w:rsidR="00897AE3" w:rsidRPr="00897AE3" w14:paraId="37C1915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CADDCD"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BC2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51BA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6EAC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D2FE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63, 4.0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6DBF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5</w:t>
            </w:r>
            <w:r w:rsidRPr="00897AE3">
              <w:rPr>
                <w:rFonts w:ascii="Calibri" w:eastAsia="Calibri" w:hAnsi="Calibri" w:cs="Calibri"/>
                <w:color w:val="111111"/>
              </w:rPr>
              <w:br/>
              <w:t>(3.48, 4.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59FE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2, 4.0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78030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98, 3.2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18C3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2</w:t>
            </w:r>
            <w:r w:rsidRPr="00897AE3">
              <w:rPr>
                <w:rFonts w:ascii="Calibri" w:eastAsia="Calibri" w:hAnsi="Calibri" w:cs="Calibri"/>
                <w:color w:val="111111"/>
              </w:rPr>
              <w:br/>
              <w:t>(2.79,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C8E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3.02, 3.40)</w:t>
            </w:r>
          </w:p>
        </w:tc>
      </w:tr>
      <w:tr w:rsidR="00897AE3" w:rsidRPr="00897AE3" w14:paraId="478D3CF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F0AB77" w14:textId="77777777" w:rsidR="00897AE3" w:rsidRPr="00897AE3" w:rsidRDefault="00897AE3" w:rsidP="00897AE3">
            <w:pPr>
              <w:spacing w:before="40" w:after="40"/>
              <w:ind w:left="100" w:right="100"/>
            </w:pPr>
            <w:r w:rsidRPr="00897AE3">
              <w:rPr>
                <w:rFonts w:ascii="Calibri" w:eastAsia="Calibri" w:hAnsi="Calibri" w:cs="Calibri"/>
                <w:color w:val="111111"/>
              </w:rPr>
              <w:t>at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EEC2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6,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A10E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B6B2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DE221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9, 3.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CFB4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2</w:t>
            </w:r>
            <w:r w:rsidRPr="00897AE3">
              <w:rPr>
                <w:rFonts w:ascii="Calibri" w:eastAsia="Calibri" w:hAnsi="Calibri" w:cs="Calibri"/>
                <w:color w:val="111111"/>
              </w:rPr>
              <w:br/>
              <w:t>(3.35,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4AEB5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9</w:t>
            </w:r>
            <w:r w:rsidRPr="00897AE3">
              <w:rPr>
                <w:rFonts w:ascii="Calibri" w:eastAsia="Calibri" w:hAnsi="Calibri" w:cs="Calibri"/>
                <w:color w:val="111111"/>
              </w:rPr>
              <w:br/>
              <w:t>(3.47, 3.9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33EF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6</w:t>
            </w:r>
            <w:r w:rsidRPr="00897AE3">
              <w:rPr>
                <w:rFonts w:ascii="Calibri" w:eastAsia="Calibri" w:hAnsi="Calibri" w:cs="Calibri"/>
                <w:color w:val="111111"/>
              </w:rPr>
              <w:br/>
              <w:t>(3.01, 3.3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8195F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81,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629F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4</w:t>
            </w:r>
            <w:r w:rsidRPr="00897AE3">
              <w:rPr>
                <w:rFonts w:ascii="Calibri" w:eastAsia="Calibri" w:hAnsi="Calibri" w:cs="Calibri"/>
                <w:color w:val="111111"/>
              </w:rPr>
              <w:br/>
              <w:t>(3.05, 3.44)</w:t>
            </w:r>
          </w:p>
        </w:tc>
      </w:tr>
      <w:tr w:rsidR="00897AE3" w:rsidRPr="00897AE3" w14:paraId="3EAFFEE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691000" w14:textId="77777777" w:rsidR="00897AE3" w:rsidRPr="00897AE3" w:rsidRDefault="00897AE3" w:rsidP="00897AE3">
            <w:pPr>
              <w:spacing w:before="40" w:after="40"/>
              <w:ind w:left="100" w:right="100"/>
            </w:pPr>
            <w:r w:rsidRPr="00897AE3">
              <w:rPr>
                <w:rFonts w:ascii="Calibri" w:eastAsia="Calibri" w:hAnsi="Calibri" w:cs="Calibri"/>
                <w:color w:val="111111"/>
              </w:rPr>
              <w:t>at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9786E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1FEB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88E0A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2, 0.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1E86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7,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136E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66, 4.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7A4A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95</w:t>
            </w:r>
            <w:r w:rsidRPr="00897AE3">
              <w:rPr>
                <w:rFonts w:ascii="Calibri" w:eastAsia="Calibri" w:hAnsi="Calibri" w:cs="Calibri"/>
                <w:color w:val="111111"/>
              </w:rPr>
              <w:br/>
              <w:t>(3.70, 4.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8E86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3.06,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C1AEF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3</w:t>
            </w:r>
            <w:r w:rsidRPr="00897AE3">
              <w:rPr>
                <w:rFonts w:ascii="Calibri" w:eastAsia="Calibri" w:hAnsi="Calibri" w:cs="Calibri"/>
                <w:color w:val="111111"/>
              </w:rPr>
              <w:br/>
              <w:t>(2.8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618EC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8, 3.47)</w:t>
            </w:r>
          </w:p>
        </w:tc>
      </w:tr>
      <w:tr w:rsidR="00897AE3" w:rsidRPr="00897AE3" w14:paraId="097C8627"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0D1BE41"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1A50A3E1"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33450A"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EC38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3EBB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0</w:t>
            </w:r>
            <w:r w:rsidRPr="00897AE3">
              <w:rPr>
                <w:rFonts w:ascii="Calibri" w:eastAsia="Calibri" w:hAnsi="Calibri" w:cs="Calibri"/>
                <w:color w:val="111111"/>
              </w:rPr>
              <w:br/>
              <w:t>(0.74,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BD60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9,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39B89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10, 4.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6C5BB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9</w:t>
            </w:r>
            <w:r w:rsidRPr="00897AE3">
              <w:rPr>
                <w:rFonts w:ascii="Calibri" w:eastAsia="Calibri" w:hAnsi="Calibri" w:cs="Calibri"/>
                <w:color w:val="111111"/>
              </w:rPr>
              <w:br/>
              <w:t>(3.79, 4.4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075EE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6</w:t>
            </w:r>
            <w:r w:rsidRPr="00897AE3">
              <w:rPr>
                <w:rFonts w:ascii="Calibri" w:eastAsia="Calibri" w:hAnsi="Calibri" w:cs="Calibri"/>
                <w:color w:val="111111"/>
              </w:rPr>
              <w:br/>
              <w:t>(4.18, 4.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D0EBE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6</w:t>
            </w:r>
            <w:r w:rsidRPr="00897AE3">
              <w:rPr>
                <w:rFonts w:ascii="Calibri" w:eastAsia="Calibri" w:hAnsi="Calibri" w:cs="Calibri"/>
                <w:color w:val="111111"/>
              </w:rPr>
              <w:br/>
              <w:t>(3.47, 3.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F7064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13,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B810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5</w:t>
            </w:r>
            <w:r w:rsidRPr="00897AE3">
              <w:rPr>
                <w:rFonts w:ascii="Calibri" w:eastAsia="Calibri" w:hAnsi="Calibri" w:cs="Calibri"/>
                <w:color w:val="111111"/>
              </w:rPr>
              <w:br/>
              <w:t>(3.60, 4.10)</w:t>
            </w:r>
          </w:p>
        </w:tc>
      </w:tr>
      <w:tr w:rsidR="00897AE3" w:rsidRPr="00897AE3" w14:paraId="0E6F900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AB9E05"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D9F0E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FB5B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E5D3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8C1F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8</w:t>
            </w:r>
            <w:r w:rsidRPr="00897AE3">
              <w:rPr>
                <w:rFonts w:ascii="Calibri" w:eastAsia="Calibri" w:hAnsi="Calibri" w:cs="Calibri"/>
                <w:color w:val="111111"/>
              </w:rPr>
              <w:br/>
              <w:t>(3.99, 4.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64E32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6, 4.0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6B86F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1</w:t>
            </w:r>
            <w:r w:rsidRPr="00897AE3">
              <w:rPr>
                <w:rFonts w:ascii="Calibri" w:eastAsia="Calibri" w:hAnsi="Calibri" w:cs="Calibri"/>
                <w:color w:val="111111"/>
              </w:rPr>
              <w:br/>
              <w:t>(4.25, 4.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25A1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24,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A6EC5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4</w:t>
            </w:r>
            <w:r w:rsidRPr="00897AE3">
              <w:rPr>
                <w:rFonts w:ascii="Calibri" w:eastAsia="Calibri" w:hAnsi="Calibri" w:cs="Calibri"/>
                <w:color w:val="111111"/>
              </w:rPr>
              <w:br/>
              <w:t>(2.82,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C576E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7</w:t>
            </w:r>
            <w:r w:rsidRPr="00897AE3">
              <w:rPr>
                <w:rFonts w:ascii="Calibri" w:eastAsia="Calibri" w:hAnsi="Calibri" w:cs="Calibri"/>
                <w:color w:val="111111"/>
              </w:rPr>
              <w:br/>
              <w:t>(3.44, 3.91)</w:t>
            </w:r>
          </w:p>
        </w:tc>
      </w:tr>
      <w:tr w:rsidR="00897AE3" w:rsidRPr="00897AE3" w14:paraId="7819891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F62088" w14:textId="77777777" w:rsidR="00897AE3" w:rsidRPr="00897AE3" w:rsidRDefault="00897AE3" w:rsidP="00897AE3">
            <w:pPr>
              <w:spacing w:before="40" w:after="40"/>
              <w:ind w:left="100" w:right="100"/>
            </w:pPr>
            <w:r w:rsidRPr="00897AE3">
              <w:rPr>
                <w:rFonts w:ascii="Calibri" w:eastAsia="Calibri" w:hAnsi="Calibri" w:cs="Calibri"/>
                <w:color w:val="111111"/>
              </w:rPr>
              <w:t>starting at 3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4AEB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70,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2B36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w:t>
            </w:r>
            <w:r w:rsidRPr="00897AE3">
              <w:rPr>
                <w:rFonts w:ascii="Calibri" w:eastAsia="Calibri" w:hAnsi="Calibri" w:cs="Calibri"/>
                <w:color w:val="111111"/>
              </w:rPr>
              <w:br/>
              <w:t>(0.68,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C8E52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w:t>
            </w:r>
            <w:r w:rsidRPr="00897AE3">
              <w:rPr>
                <w:rFonts w:ascii="Calibri" w:eastAsia="Calibri" w:hAnsi="Calibri" w:cs="Calibri"/>
                <w:color w:val="111111"/>
              </w:rPr>
              <w:br/>
              <w:t>(0.68,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0C26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4</w:t>
            </w:r>
            <w:r w:rsidRPr="00897AE3">
              <w:rPr>
                <w:rFonts w:ascii="Calibri" w:eastAsia="Calibri" w:hAnsi="Calibri" w:cs="Calibri"/>
                <w:color w:val="111111"/>
              </w:rPr>
              <w:br/>
              <w:t>(3.94, 4.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3A00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3</w:t>
            </w:r>
            <w:r w:rsidRPr="00897AE3">
              <w:rPr>
                <w:rFonts w:ascii="Calibri" w:eastAsia="Calibri" w:hAnsi="Calibri" w:cs="Calibri"/>
                <w:color w:val="111111"/>
              </w:rPr>
              <w:br/>
              <w:t>(3.53, 4.1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2C9A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7</w:t>
            </w:r>
            <w:r w:rsidRPr="00897AE3">
              <w:rPr>
                <w:rFonts w:ascii="Calibri" w:eastAsia="Calibri" w:hAnsi="Calibri" w:cs="Calibri"/>
                <w:color w:val="111111"/>
              </w:rPr>
              <w:br/>
              <w:t>(4.10,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FC22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7CE5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7, 3.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F3FC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9</w:t>
            </w:r>
            <w:r w:rsidRPr="00897AE3">
              <w:rPr>
                <w:rFonts w:ascii="Calibri" w:eastAsia="Calibri" w:hAnsi="Calibri" w:cs="Calibri"/>
                <w:color w:val="111111"/>
              </w:rPr>
              <w:br/>
              <w:t>(3.47, 3.91)</w:t>
            </w:r>
          </w:p>
        </w:tc>
      </w:tr>
      <w:tr w:rsidR="00897AE3" w:rsidRPr="00897AE3" w14:paraId="5295AF30"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E2130"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3BE7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B56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0,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934B8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w:t>
            </w:r>
            <w:r w:rsidRPr="00897AE3">
              <w:rPr>
                <w:rFonts w:ascii="Calibri" w:eastAsia="Calibri" w:hAnsi="Calibri" w:cs="Calibri"/>
                <w:color w:val="111111"/>
              </w:rPr>
              <w:br/>
              <w:t>(0.62, 0.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C4A4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43</w:t>
            </w:r>
            <w:r w:rsidRPr="00897AE3">
              <w:rPr>
                <w:rFonts w:ascii="Calibri" w:eastAsia="Calibri" w:hAnsi="Calibri" w:cs="Calibri"/>
                <w:color w:val="111111"/>
              </w:rPr>
              <w:br/>
              <w:t>(4.22, 4.6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DB260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8</w:t>
            </w:r>
            <w:r w:rsidRPr="00897AE3">
              <w:rPr>
                <w:rFonts w:ascii="Calibri" w:eastAsia="Calibri" w:hAnsi="Calibri" w:cs="Calibri"/>
                <w:color w:val="111111"/>
              </w:rPr>
              <w:br/>
              <w:t>(3.94, 4.6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4F49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4</w:t>
            </w:r>
            <w:r w:rsidRPr="00897AE3">
              <w:rPr>
                <w:rFonts w:ascii="Calibri" w:eastAsia="Calibri" w:hAnsi="Calibri" w:cs="Calibri"/>
                <w:color w:val="111111"/>
              </w:rPr>
              <w:br/>
              <w:t>(4.27, 4.8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CBC3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3</w:t>
            </w:r>
            <w:r w:rsidRPr="00897AE3">
              <w:rPr>
                <w:rFonts w:ascii="Calibri" w:eastAsia="Calibri" w:hAnsi="Calibri" w:cs="Calibri"/>
                <w:color w:val="111111"/>
              </w:rPr>
              <w:br/>
              <w:t>(3.36, 3.7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18E7E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8</w:t>
            </w:r>
            <w:r w:rsidRPr="00897AE3">
              <w:rPr>
                <w:rFonts w:ascii="Calibri" w:eastAsia="Calibri" w:hAnsi="Calibri" w:cs="Calibri"/>
                <w:color w:val="111111"/>
              </w:rPr>
              <w:br/>
              <w:t>(3.23, 3.7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85B5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6</w:t>
            </w:r>
            <w:r w:rsidRPr="00897AE3">
              <w:rPr>
                <w:rFonts w:ascii="Calibri" w:eastAsia="Calibri" w:hAnsi="Calibri" w:cs="Calibri"/>
                <w:color w:val="111111"/>
              </w:rPr>
              <w:br/>
              <w:t>(3.34, 3.78)</w:t>
            </w:r>
          </w:p>
        </w:tc>
      </w:tr>
      <w:tr w:rsidR="00897AE3" w:rsidRPr="00897AE3" w14:paraId="12C956F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6EAC23"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CEA3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64C3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A8C08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EDBAE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58</w:t>
            </w:r>
            <w:r w:rsidRPr="00897AE3">
              <w:rPr>
                <w:rFonts w:ascii="Calibri" w:eastAsia="Calibri" w:hAnsi="Calibri" w:cs="Calibri"/>
                <w:color w:val="111111"/>
              </w:rPr>
              <w:br/>
              <w:t>(4.36, 4.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28FA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6</w:t>
            </w:r>
            <w:r w:rsidRPr="00897AE3">
              <w:rPr>
                <w:rFonts w:ascii="Calibri" w:eastAsia="Calibri" w:hAnsi="Calibri" w:cs="Calibri"/>
                <w:color w:val="111111"/>
              </w:rPr>
              <w:br/>
              <w:t>(3.86, 4.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1C09C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89</w:t>
            </w:r>
            <w:r w:rsidRPr="00897AE3">
              <w:rPr>
                <w:rFonts w:ascii="Calibri" w:eastAsia="Calibri" w:hAnsi="Calibri" w:cs="Calibri"/>
                <w:color w:val="111111"/>
              </w:rPr>
              <w:br/>
              <w:t>(4.58, 5.2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AF090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2</w:t>
            </w:r>
            <w:r w:rsidRPr="00897AE3">
              <w:rPr>
                <w:rFonts w:ascii="Calibri" w:eastAsia="Calibri" w:hAnsi="Calibri" w:cs="Calibri"/>
                <w:color w:val="111111"/>
              </w:rPr>
              <w:br/>
              <w:t>(3.53, 3.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F947B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2</w:t>
            </w:r>
            <w:r w:rsidRPr="00897AE3">
              <w:rPr>
                <w:rFonts w:ascii="Calibri" w:eastAsia="Calibri" w:hAnsi="Calibri" w:cs="Calibri"/>
                <w:color w:val="111111"/>
              </w:rPr>
              <w:br/>
              <w:t>(3.08, 3.5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4269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1</w:t>
            </w:r>
            <w:r w:rsidRPr="00897AE3">
              <w:rPr>
                <w:rFonts w:ascii="Calibri" w:eastAsia="Calibri" w:hAnsi="Calibri" w:cs="Calibri"/>
                <w:color w:val="111111"/>
              </w:rPr>
              <w:br/>
              <w:t>(3.76, 4.26)</w:t>
            </w:r>
          </w:p>
        </w:tc>
      </w:tr>
      <w:tr w:rsidR="00897AE3" w:rsidRPr="00897AE3" w14:paraId="5793B93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1ADC82"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8A54B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4,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E018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2A8F9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0,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D2DE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2</w:t>
            </w:r>
            <w:r w:rsidRPr="00897AE3">
              <w:rPr>
                <w:rFonts w:ascii="Calibri" w:eastAsia="Calibri" w:hAnsi="Calibri" w:cs="Calibri"/>
                <w:color w:val="111111"/>
              </w:rPr>
              <w:br/>
              <w:t>(4.02, 4.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A08F2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0</w:t>
            </w:r>
            <w:r w:rsidRPr="00897AE3">
              <w:rPr>
                <w:rFonts w:ascii="Calibri" w:eastAsia="Calibri" w:hAnsi="Calibri" w:cs="Calibri"/>
                <w:color w:val="111111"/>
              </w:rPr>
              <w:br/>
              <w:t>(3.68, 4.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F914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9</w:t>
            </w:r>
            <w:r w:rsidRPr="00897AE3">
              <w:rPr>
                <w:rFonts w:ascii="Calibri" w:eastAsia="Calibri" w:hAnsi="Calibri" w:cs="Calibri"/>
                <w:color w:val="111111"/>
              </w:rPr>
              <w:br/>
              <w:t>(4.10, 4.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94EB5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9</w:t>
            </w:r>
            <w:r w:rsidRPr="00897AE3">
              <w:rPr>
                <w:rFonts w:ascii="Calibri" w:eastAsia="Calibri" w:hAnsi="Calibri" w:cs="Calibri"/>
                <w:color w:val="111111"/>
              </w:rPr>
              <w:br/>
              <w:t>(3.31, 3.6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1467F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3,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E4DA3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8, 3.98)</w:t>
            </w:r>
          </w:p>
        </w:tc>
      </w:tr>
      <w:tr w:rsidR="00897AE3" w:rsidRPr="00897AE3" w14:paraId="3B4070D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35088F"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3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963B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3,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8015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w:t>
            </w:r>
            <w:r w:rsidRPr="00897AE3">
              <w:rPr>
                <w:rFonts w:ascii="Calibri" w:eastAsia="Calibri" w:hAnsi="Calibri" w:cs="Calibri"/>
                <w:color w:val="111111"/>
              </w:rPr>
              <w:br/>
              <w:t>(0.71,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C062F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r w:rsidRPr="00897AE3">
              <w:rPr>
                <w:rFonts w:ascii="Calibri" w:eastAsia="Calibri" w:hAnsi="Calibri" w:cs="Calibri"/>
                <w:color w:val="111111"/>
              </w:rPr>
              <w:br/>
              <w:t>(0.71, 0.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A21AF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07</w:t>
            </w:r>
            <w:r w:rsidRPr="00897AE3">
              <w:rPr>
                <w:rFonts w:ascii="Calibri" w:eastAsia="Calibri" w:hAnsi="Calibri" w:cs="Calibri"/>
                <w:color w:val="111111"/>
              </w:rPr>
              <w:br/>
              <w:t>(3.88, 4.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F233A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1</w:t>
            </w:r>
            <w:r w:rsidRPr="00897AE3">
              <w:rPr>
                <w:rFonts w:ascii="Calibri" w:eastAsia="Calibri" w:hAnsi="Calibri" w:cs="Calibri"/>
                <w:color w:val="111111"/>
              </w:rPr>
              <w:br/>
              <w:t>(3.52, 4.1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B45C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26</w:t>
            </w:r>
            <w:r w:rsidRPr="00897AE3">
              <w:rPr>
                <w:rFonts w:ascii="Calibri" w:eastAsia="Calibri" w:hAnsi="Calibri" w:cs="Calibri"/>
                <w:color w:val="111111"/>
              </w:rPr>
              <w:br/>
              <w:t>(4.00, 4.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3BEB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3</w:t>
            </w:r>
            <w:r w:rsidRPr="00897AE3">
              <w:rPr>
                <w:rFonts w:ascii="Calibri" w:eastAsia="Calibri" w:hAnsi="Calibri" w:cs="Calibri"/>
                <w:color w:val="111111"/>
              </w:rPr>
              <w:br/>
              <w:t>(3.26,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D342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2</w:t>
            </w:r>
            <w:r w:rsidRPr="00897AE3">
              <w:rPr>
                <w:rFonts w:ascii="Calibri" w:eastAsia="Calibri" w:hAnsi="Calibri" w:cs="Calibri"/>
                <w:color w:val="111111"/>
              </w:rPr>
              <w:br/>
              <w:t>(2.99, 3.4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AA95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9</w:t>
            </w:r>
            <w:r w:rsidRPr="00897AE3">
              <w:rPr>
                <w:rFonts w:ascii="Calibri" w:eastAsia="Calibri" w:hAnsi="Calibri" w:cs="Calibri"/>
                <w:color w:val="111111"/>
              </w:rPr>
              <w:br/>
              <w:t>(3.37, 3.83)</w:t>
            </w:r>
          </w:p>
        </w:tc>
      </w:tr>
      <w:tr w:rsidR="00897AE3" w:rsidRPr="00897AE3" w14:paraId="0DCC19D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35025B"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A81D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r w:rsidRPr="00897AE3">
              <w:rPr>
                <w:rFonts w:ascii="Calibri" w:eastAsia="Calibri" w:hAnsi="Calibri" w:cs="Calibri"/>
                <w:color w:val="111111"/>
              </w:rPr>
              <w:br/>
              <w:t>(0.71, 0.7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77D3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2,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F7FE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r w:rsidRPr="00897AE3">
              <w:rPr>
                <w:rFonts w:ascii="Calibri" w:eastAsia="Calibri" w:hAnsi="Calibri" w:cs="Calibri"/>
                <w:color w:val="111111"/>
              </w:rPr>
              <w:br/>
              <w:t>(0.67, 0.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F8D8B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12</w:t>
            </w:r>
            <w:r w:rsidRPr="00897AE3">
              <w:rPr>
                <w:rFonts w:ascii="Calibri" w:eastAsia="Calibri" w:hAnsi="Calibri" w:cs="Calibri"/>
                <w:color w:val="111111"/>
              </w:rPr>
              <w:br/>
              <w:t>(3.93, 4.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9FF2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87</w:t>
            </w:r>
            <w:r w:rsidRPr="00897AE3">
              <w:rPr>
                <w:rFonts w:ascii="Calibri" w:eastAsia="Calibri" w:hAnsi="Calibri" w:cs="Calibri"/>
                <w:color w:val="111111"/>
              </w:rPr>
              <w:br/>
              <w:t>(3.59, 4.1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1E4E0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4.31</w:t>
            </w:r>
            <w:r w:rsidRPr="00897AE3">
              <w:rPr>
                <w:rFonts w:ascii="Calibri" w:eastAsia="Calibri" w:hAnsi="Calibri" w:cs="Calibri"/>
                <w:color w:val="111111"/>
              </w:rPr>
              <w:br/>
              <w:t>(4.05, 4.5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A36F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4</w:t>
            </w:r>
            <w:r w:rsidRPr="00897AE3">
              <w:rPr>
                <w:rFonts w:ascii="Calibri" w:eastAsia="Calibri" w:hAnsi="Calibri" w:cs="Calibri"/>
                <w:color w:val="111111"/>
              </w:rPr>
              <w:br/>
              <w:t>(3.37, 3.7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05EE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5, 3.5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97F6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73</w:t>
            </w:r>
            <w:r w:rsidRPr="00897AE3">
              <w:rPr>
                <w:rFonts w:ascii="Calibri" w:eastAsia="Calibri" w:hAnsi="Calibri" w:cs="Calibri"/>
                <w:color w:val="111111"/>
              </w:rPr>
              <w:br/>
              <w:t>(3.49, 3.96)</w:t>
            </w:r>
          </w:p>
        </w:tc>
      </w:tr>
      <w:tr w:rsidR="00897AE3" w:rsidRPr="00897AE3" w14:paraId="68772C84" w14:textId="77777777" w:rsidTr="00121FE7">
        <w:trPr>
          <w:cantSplit/>
          <w:jc w:val="center"/>
        </w:trPr>
        <w:tc>
          <w:tcPr>
            <w:tcW w:w="14085" w:type="dxa"/>
            <w:gridSpan w:val="10"/>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A08A38C"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555F3E2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F3AB0E" w14:textId="77777777" w:rsidR="00897AE3" w:rsidRPr="00897AE3" w:rsidRDefault="00897AE3" w:rsidP="00897AE3">
            <w:pPr>
              <w:spacing w:before="40" w:after="40"/>
              <w:ind w:left="100" w:right="100"/>
            </w:pPr>
            <w:r w:rsidRPr="00897AE3">
              <w:rPr>
                <w:rFonts w:ascii="Calibri" w:eastAsia="Calibri" w:hAnsi="Calibri" w:cs="Calibri"/>
                <w:color w:val="111111"/>
              </w:rPr>
              <w:t>at 1, 2, 3 and 4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60F8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BE86E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4A5C7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C9B6B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9</w:t>
            </w:r>
            <w:r w:rsidRPr="00897AE3">
              <w:rPr>
                <w:rFonts w:ascii="Calibri" w:eastAsia="Calibri" w:hAnsi="Calibri" w:cs="Calibri"/>
                <w:color w:val="111111"/>
              </w:rPr>
              <w:br/>
              <w:t>(3.2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7460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9</w:t>
            </w:r>
            <w:r w:rsidRPr="00897AE3">
              <w:rPr>
                <w:rFonts w:ascii="Calibri" w:eastAsia="Calibri" w:hAnsi="Calibri" w:cs="Calibri"/>
                <w:color w:val="111111"/>
              </w:rPr>
              <w:br/>
              <w:t>(3.06, 3.5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A23C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6</w:t>
            </w:r>
            <w:r w:rsidRPr="00897AE3">
              <w:rPr>
                <w:rFonts w:ascii="Calibri" w:eastAsia="Calibri" w:hAnsi="Calibri" w:cs="Calibri"/>
                <w:color w:val="111111"/>
              </w:rPr>
              <w:br/>
              <w:t>(3.25, 3.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F453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5, 2.9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322B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4</w:t>
            </w:r>
            <w:r w:rsidRPr="00897AE3">
              <w:rPr>
                <w:rFonts w:ascii="Calibri" w:eastAsia="Calibri" w:hAnsi="Calibri" w:cs="Calibri"/>
                <w:color w:val="111111"/>
              </w:rPr>
              <w:br/>
              <w:t>(2.44, 2.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B448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0</w:t>
            </w:r>
            <w:r w:rsidRPr="00897AE3">
              <w:rPr>
                <w:rFonts w:ascii="Calibri" w:eastAsia="Calibri" w:hAnsi="Calibri" w:cs="Calibri"/>
                <w:color w:val="111111"/>
              </w:rPr>
              <w:br/>
              <w:t>(2.71, 3.08)</w:t>
            </w:r>
          </w:p>
        </w:tc>
      </w:tr>
      <w:tr w:rsidR="00897AE3" w:rsidRPr="00897AE3" w14:paraId="50BB45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E17BD9" w14:textId="77777777" w:rsidR="00897AE3" w:rsidRPr="00897AE3" w:rsidRDefault="00897AE3" w:rsidP="00897AE3">
            <w:pPr>
              <w:spacing w:before="40" w:after="40"/>
              <w:ind w:left="100" w:right="100"/>
            </w:pPr>
            <w:r w:rsidRPr="00897AE3">
              <w:rPr>
                <w:rFonts w:ascii="Calibri" w:eastAsia="Calibri" w:hAnsi="Calibri" w:cs="Calibri"/>
                <w:color w:val="111111"/>
              </w:rPr>
              <w:t>at 1, 2, 3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5907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7,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7FBBE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8,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57F00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9EF6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4,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5550C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5</w:t>
            </w:r>
            <w:r w:rsidRPr="00897AE3">
              <w:rPr>
                <w:rFonts w:ascii="Calibri" w:eastAsia="Calibri" w:hAnsi="Calibri" w:cs="Calibri"/>
                <w:color w:val="111111"/>
              </w:rPr>
              <w:br/>
              <w:t>(2.72, 3.1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0938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8</w:t>
            </w:r>
            <w:r w:rsidRPr="00897AE3">
              <w:rPr>
                <w:rFonts w:ascii="Calibri" w:eastAsia="Calibri" w:hAnsi="Calibri" w:cs="Calibri"/>
                <w:color w:val="111111"/>
              </w:rPr>
              <w:br/>
              <w:t>(3.17, 3.6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C6FF7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9</w:t>
            </w:r>
            <w:r w:rsidRPr="00897AE3">
              <w:rPr>
                <w:rFonts w:ascii="Calibri" w:eastAsia="Calibri" w:hAnsi="Calibri" w:cs="Calibri"/>
                <w:color w:val="111111"/>
              </w:rPr>
              <w:br/>
              <w:t>(2.46, 2.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4396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4</w:t>
            </w:r>
            <w:r w:rsidRPr="00897AE3">
              <w:rPr>
                <w:rFonts w:ascii="Calibri" w:eastAsia="Calibri" w:hAnsi="Calibri" w:cs="Calibri"/>
                <w:color w:val="111111"/>
              </w:rPr>
              <w:br/>
              <w:t>(2.24, 2.6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538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0</w:t>
            </w:r>
            <w:r w:rsidRPr="00897AE3">
              <w:rPr>
                <w:rFonts w:ascii="Calibri" w:eastAsia="Calibri" w:hAnsi="Calibri" w:cs="Calibri"/>
                <w:color w:val="111111"/>
              </w:rPr>
              <w:br/>
              <w:t>(2.53, 2.88)</w:t>
            </w:r>
          </w:p>
        </w:tc>
      </w:tr>
      <w:tr w:rsidR="00897AE3" w:rsidRPr="00897AE3" w14:paraId="66A9C9A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6AAE44"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C47D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4BB9A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1,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1CF86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7279F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7</w:t>
            </w:r>
            <w:r w:rsidRPr="00897AE3">
              <w:rPr>
                <w:rFonts w:ascii="Calibri" w:eastAsia="Calibri" w:hAnsi="Calibri" w:cs="Calibri"/>
                <w:color w:val="111111"/>
              </w:rPr>
              <w:br/>
              <w:t>(3.01,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BE87F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5</w:t>
            </w:r>
            <w:r w:rsidRPr="00897AE3">
              <w:rPr>
                <w:rFonts w:ascii="Calibri" w:eastAsia="Calibri" w:hAnsi="Calibri" w:cs="Calibri"/>
                <w:color w:val="111111"/>
              </w:rPr>
              <w:br/>
              <w:t>(2.93,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7323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8, 3.3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2A20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1</w:t>
            </w:r>
            <w:r w:rsidRPr="00897AE3">
              <w:rPr>
                <w:rFonts w:ascii="Calibri" w:eastAsia="Calibri" w:hAnsi="Calibri" w:cs="Calibri"/>
                <w:color w:val="111111"/>
              </w:rPr>
              <w:br/>
              <w:t>(2.48,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24AF9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0</w:t>
            </w:r>
            <w:r w:rsidRPr="00897AE3">
              <w:rPr>
                <w:rFonts w:ascii="Calibri" w:eastAsia="Calibri" w:hAnsi="Calibri" w:cs="Calibri"/>
                <w:color w:val="111111"/>
              </w:rPr>
              <w:br/>
              <w:t>(2.38,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6FFF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46, 2.78)</w:t>
            </w:r>
          </w:p>
        </w:tc>
      </w:tr>
      <w:tr w:rsidR="00897AE3" w:rsidRPr="00897AE3" w14:paraId="40B42E3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AB25E7" w14:textId="77777777" w:rsidR="00897AE3" w:rsidRPr="00897AE3" w:rsidRDefault="00897AE3" w:rsidP="00897AE3">
            <w:pPr>
              <w:spacing w:before="40" w:after="40"/>
              <w:ind w:left="100" w:right="100"/>
            </w:pPr>
            <w:r w:rsidRPr="00897AE3">
              <w:rPr>
                <w:rFonts w:ascii="Calibri" w:eastAsia="Calibri" w:hAnsi="Calibri" w:cs="Calibri"/>
                <w:color w:val="111111"/>
              </w:rPr>
              <w:t>at 1,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D9D4E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C96E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5</w:t>
            </w:r>
            <w:r w:rsidRPr="00897AE3">
              <w:rPr>
                <w:rFonts w:ascii="Calibri" w:eastAsia="Calibri" w:hAnsi="Calibri" w:cs="Calibri"/>
                <w:color w:val="111111"/>
              </w:rPr>
              <w:br/>
              <w:t>(0.80,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DEA2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2D51A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8, 3.2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A2726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5</w:t>
            </w:r>
            <w:r w:rsidRPr="00897AE3">
              <w:rPr>
                <w:rFonts w:ascii="Calibri" w:eastAsia="Calibri" w:hAnsi="Calibri" w:cs="Calibri"/>
                <w:color w:val="111111"/>
              </w:rPr>
              <w:br/>
              <w:t>(2.83, 3.2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0A864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8</w:t>
            </w:r>
            <w:r w:rsidRPr="00897AE3">
              <w:rPr>
                <w:rFonts w:ascii="Calibri" w:eastAsia="Calibri" w:hAnsi="Calibri" w:cs="Calibri"/>
                <w:color w:val="111111"/>
              </w:rPr>
              <w:br/>
              <w:t>(2.99, 3.3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CDE42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6, 2.6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B672F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2</w:t>
            </w:r>
            <w:r w:rsidRPr="00897AE3">
              <w:rPr>
                <w:rFonts w:ascii="Calibri" w:eastAsia="Calibri" w:hAnsi="Calibri" w:cs="Calibri"/>
                <w:color w:val="111111"/>
              </w:rPr>
              <w:br/>
              <w:t>(2.22, 2.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65A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3</w:t>
            </w:r>
            <w:r w:rsidRPr="00897AE3">
              <w:rPr>
                <w:rFonts w:ascii="Calibri" w:eastAsia="Calibri" w:hAnsi="Calibri" w:cs="Calibri"/>
                <w:color w:val="111111"/>
              </w:rPr>
              <w:br/>
              <w:t>(2.37, 2.70)</w:t>
            </w:r>
          </w:p>
        </w:tc>
      </w:tr>
      <w:tr w:rsidR="00897AE3" w:rsidRPr="00897AE3" w14:paraId="59A1FCA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5DD636" w14:textId="77777777" w:rsidR="00897AE3" w:rsidRPr="00897AE3" w:rsidRDefault="00897AE3" w:rsidP="00897AE3">
            <w:pPr>
              <w:spacing w:before="40" w:after="40"/>
              <w:ind w:left="100" w:right="100"/>
            </w:pPr>
            <w:r w:rsidRPr="00897AE3">
              <w:rPr>
                <w:rFonts w:ascii="Calibri" w:eastAsia="Calibri" w:hAnsi="Calibri" w:cs="Calibri"/>
                <w:color w:val="111111"/>
              </w:rPr>
              <w:t>at 2, 3, 4 and 5 hours after midnight</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EFB4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5,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EB84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4767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r w:rsidRPr="00897AE3">
              <w:rPr>
                <w:rFonts w:ascii="Calibri" w:eastAsia="Calibri" w:hAnsi="Calibri" w:cs="Calibri"/>
                <w:color w:val="111111"/>
              </w:rPr>
              <w:br/>
              <w:t>(0.73, 0.8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570E7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0</w:t>
            </w:r>
            <w:r w:rsidRPr="00897AE3">
              <w:rPr>
                <w:rFonts w:ascii="Calibri" w:eastAsia="Calibri" w:hAnsi="Calibri" w:cs="Calibri"/>
                <w:color w:val="111111"/>
              </w:rPr>
              <w:br/>
              <w:t>(3.23, 3.5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D2FDF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7</w:t>
            </w:r>
            <w:r w:rsidRPr="00897AE3">
              <w:rPr>
                <w:rFonts w:ascii="Calibri" w:eastAsia="Calibri" w:hAnsi="Calibri" w:cs="Calibri"/>
                <w:color w:val="111111"/>
              </w:rPr>
              <w:br/>
              <w:t>(3.04, 3.5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64D30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0</w:t>
            </w:r>
            <w:r w:rsidRPr="00897AE3">
              <w:rPr>
                <w:rFonts w:ascii="Calibri" w:eastAsia="Calibri" w:hAnsi="Calibri" w:cs="Calibri"/>
                <w:color w:val="111111"/>
              </w:rPr>
              <w:br/>
              <w:t>(3.28, 3.7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01850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1</w:t>
            </w:r>
            <w:r w:rsidRPr="00897AE3">
              <w:rPr>
                <w:rFonts w:ascii="Calibri" w:eastAsia="Calibri" w:hAnsi="Calibri" w:cs="Calibri"/>
                <w:color w:val="111111"/>
              </w:rPr>
              <w:br/>
              <w:t>(2.57, 2.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58EE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5</w:t>
            </w:r>
            <w:r w:rsidRPr="00897AE3">
              <w:rPr>
                <w:rFonts w:ascii="Calibri" w:eastAsia="Calibri" w:hAnsi="Calibri" w:cs="Calibri"/>
                <w:color w:val="111111"/>
              </w:rPr>
              <w:br/>
              <w:t>(2.43, 2.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CFF9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5</w:t>
            </w:r>
            <w:r w:rsidRPr="00897AE3">
              <w:rPr>
                <w:rFonts w:ascii="Calibri" w:eastAsia="Calibri" w:hAnsi="Calibri" w:cs="Calibri"/>
                <w:color w:val="111111"/>
              </w:rPr>
              <w:br/>
              <w:t>(2.58, 2.92)</w:t>
            </w:r>
          </w:p>
        </w:tc>
      </w:tr>
      <w:tr w:rsidR="00897AE3" w:rsidRPr="00897AE3" w14:paraId="39E014F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669C3D" w14:textId="77777777" w:rsidR="00897AE3" w:rsidRPr="00897AE3" w:rsidRDefault="00897AE3" w:rsidP="00897AE3">
            <w:pPr>
              <w:spacing w:before="40" w:after="40"/>
              <w:ind w:left="100" w:right="100"/>
            </w:pPr>
            <w:r w:rsidRPr="00897AE3">
              <w:rPr>
                <w:rFonts w:ascii="Calibri" w:eastAsia="Calibri" w:hAnsi="Calibri" w:cs="Calibri"/>
                <w:color w:val="111111"/>
              </w:rPr>
              <w:t>at 1, 2, 3 and 4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84968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8F35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90)</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FC7B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4, 0.8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1318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7</w:t>
            </w:r>
            <w:r w:rsidRPr="00897AE3">
              <w:rPr>
                <w:rFonts w:ascii="Calibri" w:eastAsia="Calibri" w:hAnsi="Calibri" w:cs="Calibri"/>
                <w:color w:val="111111"/>
              </w:rPr>
              <w:br/>
              <w:t>(3.40, 3.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AE5C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52</w:t>
            </w:r>
            <w:r w:rsidRPr="00897AE3">
              <w:rPr>
                <w:rFonts w:ascii="Calibri" w:eastAsia="Calibri" w:hAnsi="Calibri" w:cs="Calibri"/>
                <w:color w:val="111111"/>
              </w:rPr>
              <w:br/>
              <w:t>(3.27, 3.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29635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61</w:t>
            </w:r>
            <w:r w:rsidRPr="00897AE3">
              <w:rPr>
                <w:rFonts w:ascii="Calibri" w:eastAsia="Calibri" w:hAnsi="Calibri" w:cs="Calibri"/>
                <w:color w:val="111111"/>
              </w:rPr>
              <w:br/>
              <w:t>(3.38, 3.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4D47A1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90</w:t>
            </w:r>
            <w:r w:rsidRPr="00897AE3">
              <w:rPr>
                <w:rFonts w:ascii="Calibri" w:eastAsia="Calibri" w:hAnsi="Calibri" w:cs="Calibri"/>
                <w:color w:val="111111"/>
              </w:rPr>
              <w:br/>
              <w:t>(2.76, 3.04)</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C7F7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8</w:t>
            </w:r>
            <w:r w:rsidRPr="00897AE3">
              <w:rPr>
                <w:rFonts w:ascii="Calibri" w:eastAsia="Calibri" w:hAnsi="Calibri" w:cs="Calibri"/>
                <w:color w:val="111111"/>
              </w:rPr>
              <w:br/>
              <w:t>(2.49, 2.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932A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06</w:t>
            </w:r>
            <w:r w:rsidRPr="00897AE3">
              <w:rPr>
                <w:rFonts w:ascii="Calibri" w:eastAsia="Calibri" w:hAnsi="Calibri" w:cs="Calibri"/>
                <w:color w:val="111111"/>
              </w:rPr>
              <w:br/>
              <w:t>(2.87, 3.25)</w:t>
            </w:r>
          </w:p>
        </w:tc>
      </w:tr>
      <w:tr w:rsidR="00897AE3" w:rsidRPr="00897AE3" w14:paraId="4128E3F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90EF71" w14:textId="77777777" w:rsidR="00897AE3" w:rsidRPr="00897AE3" w:rsidRDefault="00897AE3" w:rsidP="00897AE3">
            <w:pPr>
              <w:spacing w:before="40" w:after="40"/>
              <w:ind w:left="100" w:right="100"/>
            </w:pPr>
            <w:r w:rsidRPr="00897AE3">
              <w:rPr>
                <w:rFonts w:ascii="Calibri" w:eastAsia="Calibri" w:hAnsi="Calibri" w:cs="Calibri"/>
                <w:color w:val="111111"/>
              </w:rPr>
              <w:t>at 1, 2, 3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3EA63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7BF9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7,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255B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r w:rsidRPr="00897AE3">
              <w:rPr>
                <w:rFonts w:ascii="Calibri" w:eastAsia="Calibri" w:hAnsi="Calibri" w:cs="Calibri"/>
                <w:color w:val="111111"/>
              </w:rPr>
              <w:br/>
              <w:t>(0.76,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3FA30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3</w:t>
            </w:r>
            <w:r w:rsidRPr="00897AE3">
              <w:rPr>
                <w:rFonts w:ascii="Calibri" w:eastAsia="Calibri" w:hAnsi="Calibri" w:cs="Calibri"/>
                <w:color w:val="111111"/>
              </w:rPr>
              <w:br/>
              <w:t>(3.17, 3.4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5E68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1</w:t>
            </w:r>
            <w:r w:rsidRPr="00897AE3">
              <w:rPr>
                <w:rFonts w:ascii="Calibri" w:eastAsia="Calibri" w:hAnsi="Calibri" w:cs="Calibri"/>
                <w:color w:val="111111"/>
              </w:rPr>
              <w:br/>
              <w:t>(2.98,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E5C8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42</w:t>
            </w:r>
            <w:r w:rsidRPr="00897AE3">
              <w:rPr>
                <w:rFonts w:ascii="Calibri" w:eastAsia="Calibri" w:hAnsi="Calibri" w:cs="Calibri"/>
                <w:color w:val="111111"/>
              </w:rPr>
              <w:br/>
              <w:t>(3.22, 3.6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3FF6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8</w:t>
            </w:r>
            <w:r w:rsidRPr="00897AE3">
              <w:rPr>
                <w:rFonts w:ascii="Calibri" w:eastAsia="Calibri" w:hAnsi="Calibri" w:cs="Calibri"/>
                <w:color w:val="111111"/>
              </w:rPr>
              <w:br/>
              <w:t>(2.56, 2.81)</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E7F4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9</w:t>
            </w:r>
            <w:r w:rsidRPr="00897AE3">
              <w:rPr>
                <w:rFonts w:ascii="Calibri" w:eastAsia="Calibri" w:hAnsi="Calibri" w:cs="Calibri"/>
                <w:color w:val="111111"/>
              </w:rPr>
              <w:br/>
              <w:t>(2.30, 2.6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975F1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2</w:t>
            </w:r>
            <w:r w:rsidRPr="00897AE3">
              <w:rPr>
                <w:rFonts w:ascii="Calibri" w:eastAsia="Calibri" w:hAnsi="Calibri" w:cs="Calibri"/>
                <w:color w:val="111111"/>
              </w:rPr>
              <w:br/>
              <w:t>(2.65, 3.00)</w:t>
            </w:r>
          </w:p>
        </w:tc>
      </w:tr>
      <w:tr w:rsidR="00897AE3" w:rsidRPr="00897AE3" w14:paraId="5EA8FDB8"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BEE51B"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at 1, 2,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681D3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81,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36A49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w:t>
            </w:r>
            <w:r w:rsidRPr="00897AE3">
              <w:rPr>
                <w:rFonts w:ascii="Calibri" w:eastAsia="Calibri" w:hAnsi="Calibri" w:cs="Calibri"/>
                <w:color w:val="111111"/>
              </w:rPr>
              <w:br/>
              <w:t>(0.79, 0.89)</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5549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4EE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97, 3.2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787E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0</w:t>
            </w:r>
            <w:r w:rsidRPr="00897AE3">
              <w:rPr>
                <w:rFonts w:ascii="Calibri" w:eastAsia="Calibri" w:hAnsi="Calibri" w:cs="Calibri"/>
                <w:color w:val="111111"/>
              </w:rPr>
              <w:br/>
              <w:t>(2.89, 3.33)</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9C3E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2</w:t>
            </w:r>
            <w:r w:rsidRPr="00897AE3">
              <w:rPr>
                <w:rFonts w:ascii="Calibri" w:eastAsia="Calibri" w:hAnsi="Calibri" w:cs="Calibri"/>
                <w:color w:val="111111"/>
              </w:rPr>
              <w:br/>
              <w:t>(2.93, 3.32)</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07C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6</w:t>
            </w:r>
            <w:r w:rsidRPr="00897AE3">
              <w:rPr>
                <w:rFonts w:ascii="Calibri" w:eastAsia="Calibri" w:hAnsi="Calibri" w:cs="Calibri"/>
                <w:color w:val="111111"/>
              </w:rPr>
              <w:br/>
              <w:t>(2.53, 2.7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7B8B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8</w:t>
            </w:r>
            <w:r w:rsidRPr="00897AE3">
              <w:rPr>
                <w:rFonts w:ascii="Calibri" w:eastAsia="Calibri" w:hAnsi="Calibri" w:cs="Calibri"/>
                <w:color w:val="111111"/>
              </w:rPr>
              <w:br/>
              <w:t>(2.30,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A853F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9</w:t>
            </w:r>
            <w:r w:rsidRPr="00897AE3">
              <w:rPr>
                <w:rFonts w:ascii="Calibri" w:eastAsia="Calibri" w:hAnsi="Calibri" w:cs="Calibri"/>
                <w:color w:val="111111"/>
              </w:rPr>
              <w:br/>
              <w:t>(2.62, 2.96)</w:t>
            </w:r>
          </w:p>
        </w:tc>
      </w:tr>
      <w:tr w:rsidR="00897AE3" w:rsidRPr="00897AE3" w14:paraId="01CA545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1A6C64" w14:textId="77777777" w:rsidR="00897AE3" w:rsidRPr="00897AE3" w:rsidRDefault="00897AE3" w:rsidP="00897AE3">
            <w:pPr>
              <w:spacing w:before="40" w:after="40"/>
              <w:ind w:left="100" w:right="100"/>
            </w:pPr>
            <w:r w:rsidRPr="00897AE3">
              <w:rPr>
                <w:rFonts w:ascii="Calibri" w:eastAsia="Calibri" w:hAnsi="Calibri" w:cs="Calibri"/>
                <w:color w:val="111111"/>
              </w:rPr>
              <w:t>at 1,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BCE50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9,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AC5B2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318D7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7, 0.8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0C94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0</w:t>
            </w:r>
            <w:r w:rsidRPr="00897AE3">
              <w:rPr>
                <w:rFonts w:ascii="Calibri" w:eastAsia="Calibri" w:hAnsi="Calibri" w:cs="Calibri"/>
                <w:color w:val="111111"/>
              </w:rPr>
              <w:br/>
              <w:t>(3.05, 3.36)</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A7DC8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11</w:t>
            </w:r>
            <w:r w:rsidRPr="00897AE3">
              <w:rPr>
                <w:rFonts w:ascii="Calibri" w:eastAsia="Calibri" w:hAnsi="Calibri" w:cs="Calibri"/>
                <w:color w:val="111111"/>
              </w:rPr>
              <w:br/>
              <w:t>(2.88, 3.3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C46F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6</w:t>
            </w:r>
            <w:r w:rsidRPr="00897AE3">
              <w:rPr>
                <w:rFonts w:ascii="Calibri" w:eastAsia="Calibri" w:hAnsi="Calibri" w:cs="Calibri"/>
                <w:color w:val="111111"/>
              </w:rPr>
              <w:br/>
              <w:t>(3.07, 3.4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E9F16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62</w:t>
            </w:r>
            <w:r w:rsidRPr="00897AE3">
              <w:rPr>
                <w:rFonts w:ascii="Calibri" w:eastAsia="Calibri" w:hAnsi="Calibri" w:cs="Calibri"/>
                <w:color w:val="111111"/>
              </w:rPr>
              <w:br/>
              <w:t>(2.50, 2.7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DEF75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47</w:t>
            </w:r>
            <w:r w:rsidRPr="00897AE3">
              <w:rPr>
                <w:rFonts w:ascii="Calibri" w:eastAsia="Calibri" w:hAnsi="Calibri" w:cs="Calibri"/>
                <w:color w:val="111111"/>
              </w:rPr>
              <w:br/>
              <w:t>(2.29, 2.6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C4FA7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4</w:t>
            </w:r>
            <w:r w:rsidRPr="00897AE3">
              <w:rPr>
                <w:rFonts w:ascii="Calibri" w:eastAsia="Calibri" w:hAnsi="Calibri" w:cs="Calibri"/>
                <w:color w:val="111111"/>
              </w:rPr>
              <w:br/>
              <w:t>(2.57, 2.91)</w:t>
            </w:r>
          </w:p>
        </w:tc>
      </w:tr>
      <w:tr w:rsidR="00897AE3" w:rsidRPr="00897AE3" w14:paraId="38BE07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137483" w14:textId="77777777" w:rsidR="00897AE3" w:rsidRPr="00897AE3" w:rsidRDefault="00897AE3" w:rsidP="00897AE3">
            <w:pPr>
              <w:spacing w:before="40" w:after="40"/>
              <w:ind w:left="100" w:right="100"/>
            </w:pPr>
            <w:r w:rsidRPr="00897AE3">
              <w:rPr>
                <w:rFonts w:ascii="Calibri" w:eastAsia="Calibri" w:hAnsi="Calibri" w:cs="Calibri"/>
                <w:color w:val="111111"/>
              </w:rPr>
              <w:t>at 2, 3, 4 and 5 hours after sleep</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69A1A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r w:rsidRPr="00897AE3">
              <w:rPr>
                <w:rFonts w:ascii="Calibri" w:eastAsia="Calibri" w:hAnsi="Calibri" w:cs="Calibri"/>
                <w:color w:val="111111"/>
              </w:rPr>
              <w:br/>
              <w:t>(0.78,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6C63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r w:rsidRPr="00897AE3">
              <w:rPr>
                <w:rFonts w:ascii="Calibri" w:eastAsia="Calibri" w:hAnsi="Calibri" w:cs="Calibri"/>
                <w:color w:val="111111"/>
              </w:rPr>
              <w:br/>
              <w:t>(0.73, 0.8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3BD1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w:t>
            </w:r>
            <w:r w:rsidRPr="00897AE3">
              <w:rPr>
                <w:rFonts w:ascii="Calibri" w:eastAsia="Calibri" w:hAnsi="Calibri" w:cs="Calibri"/>
                <w:color w:val="111111"/>
              </w:rPr>
              <w:br/>
              <w:t>(0.78, 0.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D7AB4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9</w:t>
            </w:r>
            <w:r w:rsidRPr="00897AE3">
              <w:rPr>
                <w:rFonts w:ascii="Calibri" w:eastAsia="Calibri" w:hAnsi="Calibri" w:cs="Calibri"/>
                <w:color w:val="111111"/>
              </w:rPr>
              <w:br/>
              <w:t>(3.14, 3.4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D224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23</w:t>
            </w:r>
            <w:r w:rsidRPr="00897AE3">
              <w:rPr>
                <w:rFonts w:ascii="Calibri" w:eastAsia="Calibri" w:hAnsi="Calibri" w:cs="Calibri"/>
                <w:color w:val="111111"/>
              </w:rPr>
              <w:br/>
              <w:t>(3.00, 3.48)</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DB73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3.34</w:t>
            </w:r>
            <w:r w:rsidRPr="00897AE3">
              <w:rPr>
                <w:rFonts w:ascii="Calibri" w:eastAsia="Calibri" w:hAnsi="Calibri" w:cs="Calibri"/>
                <w:color w:val="111111"/>
              </w:rPr>
              <w:br/>
              <w:t>(3.13, 3.55)</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E3BA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74</w:t>
            </w:r>
            <w:r w:rsidRPr="00897AE3">
              <w:rPr>
                <w:rFonts w:ascii="Calibri" w:eastAsia="Calibri" w:hAnsi="Calibri" w:cs="Calibri"/>
                <w:color w:val="111111"/>
              </w:rPr>
              <w:br/>
              <w:t>(2.61, 2.8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85E6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57</w:t>
            </w:r>
            <w:r w:rsidRPr="00897AE3">
              <w:rPr>
                <w:rFonts w:ascii="Calibri" w:eastAsia="Calibri" w:hAnsi="Calibri" w:cs="Calibri"/>
                <w:color w:val="111111"/>
              </w:rPr>
              <w:br/>
              <w:t>(2.37, 2.77)</w:t>
            </w:r>
          </w:p>
        </w:tc>
        <w:tc>
          <w:tcPr>
            <w:tcW w:w="1325"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EA25E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2.87</w:t>
            </w:r>
            <w:r w:rsidRPr="00897AE3">
              <w:rPr>
                <w:rFonts w:ascii="Calibri" w:eastAsia="Calibri" w:hAnsi="Calibri" w:cs="Calibri"/>
                <w:color w:val="111111"/>
              </w:rPr>
              <w:br/>
              <w:t>(2.70, 3.05)</w:t>
            </w:r>
          </w:p>
        </w:tc>
      </w:tr>
      <w:tr w:rsidR="00897AE3" w:rsidRPr="00897AE3" w14:paraId="41A3ECA7"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6D35BD16"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JHS = Jackson Heart Study</w:t>
            </w:r>
          </w:p>
        </w:tc>
      </w:tr>
      <w:tr w:rsidR="00897AE3" w:rsidRPr="00897AE3" w14:paraId="3A8BB378" w14:textId="77777777" w:rsidTr="00121FE7">
        <w:trPr>
          <w:cantSplit/>
          <w:jc w:val="center"/>
        </w:trPr>
        <w:tc>
          <w:tcPr>
            <w:tcW w:w="14085" w:type="dxa"/>
            <w:gridSpan w:val="10"/>
            <w:shd w:val="clear" w:color="auto" w:fill="FFFFFF"/>
            <w:tcMar>
              <w:top w:w="0" w:type="dxa"/>
              <w:left w:w="0" w:type="dxa"/>
              <w:bottom w:w="0" w:type="dxa"/>
              <w:right w:w="0" w:type="dxa"/>
            </w:tcMar>
            <w:vAlign w:val="center"/>
          </w:tcPr>
          <w:p w14:paraId="48BA9FA7"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Kappa statistics measure the chance-corrected agreement in classification of nocturnal hypertension between ambulatory blood pressure monitoring throughout sleep and a blood pressure sampling variation.</w:t>
            </w:r>
          </w:p>
        </w:tc>
      </w:tr>
    </w:tbl>
    <w:p w14:paraId="1C70C85B" w14:textId="77777777" w:rsidR="00897AE3" w:rsidRPr="00897AE3" w:rsidRDefault="00897AE3" w:rsidP="00897AE3">
      <w:r w:rsidRPr="00897AE3">
        <w:br w:type="page"/>
      </w:r>
    </w:p>
    <w:p w14:paraId="2DC302A8" w14:textId="77777777" w:rsidR="00897AE3" w:rsidRPr="00897AE3" w:rsidRDefault="00897AE3" w:rsidP="00897AE3">
      <w:pPr>
        <w:sectPr w:rsidR="00897AE3" w:rsidRPr="00897AE3">
          <w:footerReference w:type="default" r:id="rId16"/>
          <w:pgSz w:w="15840" w:h="12240" w:orient="landscape"/>
          <w:pgMar w:top="1440" w:right="1440" w:bottom="1440" w:left="1440" w:header="720" w:footer="720" w:gutter="0"/>
          <w:cols w:space="720"/>
          <w:docGrid w:linePitch="360"/>
        </w:sectPr>
      </w:pPr>
    </w:p>
    <w:p w14:paraId="2D49B854" w14:textId="77777777" w:rsidR="00897AE3" w:rsidRPr="00897AE3" w:rsidRDefault="00897AE3" w:rsidP="00897AE3">
      <w:r w:rsidRPr="00897AE3">
        <w:lastRenderedPageBreak/>
        <w:t>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6F776349" w14:textId="77777777" w:rsidTr="00121FE7">
        <w:trPr>
          <w:cantSplit/>
          <w:tblHeader/>
          <w:jc w:val="center"/>
        </w:trPr>
        <w:tc>
          <w:tcPr>
            <w:tcW w:w="2160" w:type="dxa"/>
            <w:vMerge w:val="restart"/>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314B6E" w14:textId="77777777" w:rsidR="00897AE3" w:rsidRPr="00897AE3" w:rsidRDefault="00897AE3" w:rsidP="00897AE3">
            <w:pPr>
              <w:spacing w:before="40" w:after="40"/>
              <w:ind w:left="100" w:right="100"/>
            </w:pPr>
            <w:r w:rsidRPr="00897AE3">
              <w:rPr>
                <w:rFonts w:ascii="Calibri" w:eastAsia="Calibri" w:hAnsi="Calibri" w:cs="Calibri"/>
                <w:b/>
                <w:color w:val="000000"/>
              </w:rPr>
              <w:t>Blood pressure</w:t>
            </w:r>
            <w:r w:rsidRPr="00897AE3">
              <w:rPr>
                <w:rFonts w:ascii="Calibri" w:eastAsia="Calibri" w:hAnsi="Calibri" w:cs="Calibri"/>
                <w:b/>
                <w:color w:val="000000"/>
              </w:rPr>
              <w:br/>
              <w:t>sampling variation</w:t>
            </w:r>
            <w:r w:rsidRPr="00897AE3">
              <w:rPr>
                <w:rFonts w:ascii="Calibri" w:eastAsia="Calibri" w:hAnsi="Calibri" w:cs="Calibri"/>
                <w:b/>
                <w:color w:val="000000"/>
                <w:vertAlign w:val="superscript"/>
              </w:rPr>
              <w:t>*</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27776D"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1D80D7"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E4A414"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0323530C" w14:textId="77777777" w:rsidTr="00121FE7">
        <w:trPr>
          <w:cantSplit/>
          <w:tblHeader/>
          <w:jc w:val="center"/>
        </w:trPr>
        <w:tc>
          <w:tcPr>
            <w:tcW w:w="2160" w:type="dxa"/>
            <w:vMerge/>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8E76C" w14:textId="77777777" w:rsidR="00897AE3" w:rsidRPr="00897AE3" w:rsidRDefault="00897AE3" w:rsidP="00897AE3">
            <w:pPr>
              <w:spacing w:before="40" w:after="40"/>
              <w:ind w:left="100" w:right="100"/>
            </w:pP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42F67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F64A6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92734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DDE7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2C2304"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revalence ratio</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483B9A"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w:t>
            </w:r>
          </w:p>
        </w:tc>
      </w:tr>
      <w:tr w:rsidR="00897AE3" w:rsidRPr="00897AE3" w14:paraId="49E8416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35AD80"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4E05E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4570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ED081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8</w:t>
            </w:r>
            <w:r w:rsidRPr="00897AE3">
              <w:rPr>
                <w:rFonts w:ascii="Calibri" w:eastAsia="Calibri" w:hAnsi="Calibri" w:cs="Calibri"/>
                <w:color w:val="111111"/>
              </w:rPr>
              <w:br/>
              <w:t>(0.7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5D79A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12020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8</w:t>
            </w:r>
            <w:r w:rsidRPr="00897AE3">
              <w:rPr>
                <w:rFonts w:ascii="Calibri" w:eastAsia="Calibri" w:hAnsi="Calibri" w:cs="Calibri"/>
                <w:color w:val="111111"/>
              </w:rPr>
              <w:br/>
              <w:t>(1.10, 1.7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E547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6</w:t>
            </w:r>
          </w:p>
        </w:tc>
      </w:tr>
      <w:tr w:rsidR="00897AE3" w:rsidRPr="00897AE3" w14:paraId="194850E0"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E21946F"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7E4415A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53603E"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9FED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17, 1.5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5BFD6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15D2A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7</w:t>
            </w:r>
            <w:r w:rsidRPr="00897AE3">
              <w:rPr>
                <w:rFonts w:ascii="Calibri" w:eastAsia="Calibri" w:hAnsi="Calibri" w:cs="Calibri"/>
                <w:color w:val="111111"/>
              </w:rPr>
              <w:br/>
              <w:t>(0.9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402A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B5549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0</w:t>
            </w:r>
            <w:r w:rsidRPr="00897AE3">
              <w:rPr>
                <w:rFonts w:ascii="Calibri" w:eastAsia="Calibri" w:hAnsi="Calibri" w:cs="Calibri"/>
                <w:color w:val="111111"/>
              </w:rPr>
              <w:br/>
              <w:t>(1.15,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7B890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15DDC87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0062AB"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D605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952F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47C4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7</w:t>
            </w:r>
            <w:r w:rsidRPr="00897AE3">
              <w:rPr>
                <w:rFonts w:ascii="Calibri" w:eastAsia="Calibri" w:hAnsi="Calibri" w:cs="Calibri"/>
                <w:color w:val="111111"/>
              </w:rPr>
              <w:br/>
              <w:t>(0.86,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4867A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BDB0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8</w:t>
            </w:r>
            <w:r w:rsidRPr="00897AE3">
              <w:rPr>
                <w:rFonts w:ascii="Calibri" w:eastAsia="Calibri" w:hAnsi="Calibri" w:cs="Calibri"/>
                <w:color w:val="111111"/>
              </w:rPr>
              <w:br/>
              <w:t>(1.12, 1.7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1DDE1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14:paraId="1B05FAC7"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78602204"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270318F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725991"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E2EF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1</w:t>
            </w:r>
            <w:r w:rsidRPr="00897AE3">
              <w:rPr>
                <w:rFonts w:ascii="Calibri" w:eastAsia="Calibri" w:hAnsi="Calibri" w:cs="Calibri"/>
                <w:color w:val="111111"/>
              </w:rPr>
              <w:br/>
              <w:t>(1.23, 1.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FCD4E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815F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354A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6E92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57</w:t>
            </w:r>
            <w:r w:rsidRPr="00897AE3">
              <w:rPr>
                <w:rFonts w:ascii="Calibri" w:eastAsia="Calibri" w:hAnsi="Calibri" w:cs="Calibri"/>
                <w:color w:val="111111"/>
              </w:rPr>
              <w:br/>
              <w:t>(1.30, 1.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4FE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7127D1A4"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E1676A"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49236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7</w:t>
            </w:r>
            <w:r w:rsidRPr="00897AE3">
              <w:rPr>
                <w:rFonts w:ascii="Calibri" w:eastAsia="Calibri" w:hAnsi="Calibri" w:cs="Calibri"/>
                <w:color w:val="111111"/>
              </w:rPr>
              <w:br/>
              <w:t>(1.07,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DEF9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243A8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0</w:t>
            </w:r>
            <w:r w:rsidRPr="00897AE3">
              <w:rPr>
                <w:rFonts w:ascii="Calibri" w:eastAsia="Calibri" w:hAnsi="Calibri" w:cs="Calibri"/>
                <w:color w:val="111111"/>
              </w:rPr>
              <w:br/>
              <w:t>(0.81, 1.5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E6ED9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35A6E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4</w:t>
            </w:r>
            <w:r w:rsidRPr="00897AE3">
              <w:rPr>
                <w:rFonts w:ascii="Calibri" w:eastAsia="Calibri" w:hAnsi="Calibri" w:cs="Calibri"/>
                <w:color w:val="111111"/>
              </w:rPr>
              <w:br/>
              <w:t>(1.08,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4FC43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14:paraId="3395DF7B"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1FA261FD"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34F6BEE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AB50D8"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493C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4</w:t>
            </w:r>
            <w:r w:rsidRPr="00897AE3">
              <w:rPr>
                <w:rFonts w:ascii="Calibri" w:eastAsia="Calibri" w:hAnsi="Calibri" w:cs="Calibri"/>
                <w:color w:val="111111"/>
              </w:rPr>
              <w:br/>
              <w:t>(1.14, 1.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96255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22A39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4</w:t>
            </w:r>
            <w:r w:rsidRPr="00897AE3">
              <w:rPr>
                <w:rFonts w:ascii="Calibri" w:eastAsia="Calibri" w:hAnsi="Calibri" w:cs="Calibri"/>
                <w:color w:val="111111"/>
              </w:rPr>
              <w:br/>
              <w:t>(0.86, 1.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EB9C5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DAB6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8</w:t>
            </w:r>
            <w:r w:rsidRPr="00897AE3">
              <w:rPr>
                <w:rFonts w:ascii="Calibri" w:eastAsia="Calibri" w:hAnsi="Calibri" w:cs="Calibri"/>
                <w:color w:val="111111"/>
              </w:rPr>
              <w:br/>
              <w:t>(1.19, 1.8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8FFD5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77D4D8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05D17E"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42D67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3</w:t>
            </w:r>
            <w:r w:rsidRPr="00897AE3">
              <w:rPr>
                <w:rFonts w:ascii="Calibri" w:eastAsia="Calibri" w:hAnsi="Calibri" w:cs="Calibri"/>
                <w:color w:val="111111"/>
              </w:rPr>
              <w:br/>
              <w:t>(1.05, 1.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2A91A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21DE2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3</w:t>
            </w:r>
            <w:r w:rsidRPr="00897AE3">
              <w:rPr>
                <w:rFonts w:ascii="Calibri" w:eastAsia="Calibri" w:hAnsi="Calibri" w:cs="Calibri"/>
                <w:color w:val="111111"/>
              </w:rPr>
              <w:br/>
              <w:t>(0.70, 1.2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5534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CF99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7</w:t>
            </w:r>
            <w:r w:rsidRPr="00897AE3">
              <w:rPr>
                <w:rFonts w:ascii="Calibri" w:eastAsia="Calibri" w:hAnsi="Calibri" w:cs="Calibri"/>
                <w:color w:val="111111"/>
              </w:rPr>
              <w:br/>
              <w:t>(1.12, 1.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46DE8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r>
      <w:tr w:rsidR="00897AE3" w:rsidRPr="00897AE3" w14:paraId="1370537F"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B85B4A8"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793BF1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3FE708"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8F0B1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7, 1.4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A8CAB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74CC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8</w:t>
            </w:r>
            <w:r w:rsidRPr="00897AE3">
              <w:rPr>
                <w:rFonts w:ascii="Calibri" w:eastAsia="Calibri" w:hAnsi="Calibri" w:cs="Calibri"/>
                <w:color w:val="111111"/>
              </w:rPr>
              <w:br/>
              <w:t>(0.83,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DB1EA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377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08, 1.6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8902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14:paraId="41D2985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B12121"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50A3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4</w:t>
            </w:r>
            <w:r w:rsidRPr="00897AE3">
              <w:rPr>
                <w:rFonts w:ascii="Calibri" w:eastAsia="Calibri" w:hAnsi="Calibri" w:cs="Calibri"/>
                <w:color w:val="111111"/>
              </w:rPr>
              <w:br/>
              <w:t>(1.08, 1.4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A37E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45959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4</w:t>
            </w:r>
            <w:r w:rsidRPr="00897AE3">
              <w:rPr>
                <w:rFonts w:ascii="Calibri" w:eastAsia="Calibri" w:hAnsi="Calibri" w:cs="Calibri"/>
                <w:color w:val="111111"/>
              </w:rPr>
              <w:br/>
              <w:t>(0.82, 1.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8763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F448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10, 1.5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97EFA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14:paraId="5902B607"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72B08F0" w14:textId="77777777" w:rsidR="00897AE3" w:rsidRPr="00897AE3" w:rsidRDefault="00897AE3" w:rsidP="00897AE3">
            <w:pPr>
              <w:spacing w:before="40" w:after="40"/>
              <w:ind w:left="100" w:right="100"/>
            </w:pPr>
            <w:r w:rsidRPr="00897AE3">
              <w:rPr>
                <w:rFonts w:ascii="Calibri" w:eastAsia="Calibri" w:hAnsi="Calibri" w:cs="Calibri"/>
                <w:i/>
                <w:color w:val="111111"/>
              </w:rPr>
              <w:lastRenderedPageBreak/>
              <w:t>4 Distributed BP measurements</w:t>
            </w:r>
          </w:p>
        </w:tc>
      </w:tr>
      <w:tr w:rsidR="00897AE3" w:rsidRPr="00897AE3" w14:paraId="12CD01C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0E1863"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CA72B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5</w:t>
            </w:r>
            <w:r w:rsidRPr="00897AE3">
              <w:rPr>
                <w:rFonts w:ascii="Calibri" w:eastAsia="Calibri" w:hAnsi="Calibri" w:cs="Calibri"/>
                <w:color w:val="111111"/>
              </w:rPr>
              <w:br/>
              <w:t>(1.15, 1.6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A0C8A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3D87A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5</w:t>
            </w:r>
            <w:r w:rsidRPr="00897AE3">
              <w:rPr>
                <w:rFonts w:ascii="Calibri" w:eastAsia="Calibri" w:hAnsi="Calibri" w:cs="Calibri"/>
                <w:color w:val="111111"/>
              </w:rPr>
              <w:br/>
              <w:t>(0.84, 1.5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89F0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D1C3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51</w:t>
            </w:r>
            <w:r w:rsidRPr="00897AE3">
              <w:rPr>
                <w:rFonts w:ascii="Calibri" w:eastAsia="Calibri" w:hAnsi="Calibri" w:cs="Calibri"/>
                <w:color w:val="111111"/>
              </w:rPr>
              <w:br/>
              <w:t>(1.22, 1.8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4F7F2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lt;0.001</w:t>
            </w:r>
          </w:p>
        </w:tc>
      </w:tr>
      <w:tr w:rsidR="00897AE3" w:rsidRPr="00897AE3" w14:paraId="71F8B257"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CA4BF7"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D13BA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9</w:t>
            </w:r>
            <w:r w:rsidRPr="00897AE3">
              <w:rPr>
                <w:rFonts w:ascii="Calibri" w:eastAsia="Calibri" w:hAnsi="Calibri" w:cs="Calibri"/>
                <w:color w:val="111111"/>
              </w:rPr>
              <w:br/>
              <w:t>(1.01, 1.4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EAC9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2F6E2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3</w:t>
            </w:r>
            <w:r w:rsidRPr="00897AE3">
              <w:rPr>
                <w:rFonts w:ascii="Calibri" w:eastAsia="Calibri" w:hAnsi="Calibri" w:cs="Calibri"/>
                <w:color w:val="111111"/>
              </w:rPr>
              <w:br/>
              <w:t>(0.69, 1.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A0DE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88820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3</w:t>
            </w:r>
            <w:r w:rsidRPr="00897AE3">
              <w:rPr>
                <w:rFonts w:ascii="Calibri" w:eastAsia="Calibri" w:hAnsi="Calibri" w:cs="Calibri"/>
                <w:color w:val="111111"/>
              </w:rPr>
              <w:br/>
              <w:t>(1.08, 1.6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F1167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8</w:t>
            </w:r>
          </w:p>
        </w:tc>
      </w:tr>
      <w:tr w:rsidR="00897AE3" w:rsidRPr="00897AE3" w14:paraId="379C12D3"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CDEBA40"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2D074C5C"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8AFFF1"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89B1D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0</w:t>
            </w:r>
            <w:r w:rsidRPr="00897AE3">
              <w:rPr>
                <w:rFonts w:ascii="Calibri" w:eastAsia="Calibri" w:hAnsi="Calibri" w:cs="Calibri"/>
                <w:color w:val="111111"/>
              </w:rPr>
              <w:br/>
              <w:t>(1.11, 1.5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7877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8E112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12</w:t>
            </w:r>
            <w:r w:rsidRPr="00897AE3">
              <w:rPr>
                <w:rFonts w:ascii="Calibri" w:eastAsia="Calibri" w:hAnsi="Calibri" w:cs="Calibri"/>
                <w:color w:val="111111"/>
              </w:rPr>
              <w:br/>
              <w:t>(0.85,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356F0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F0E8D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42</w:t>
            </w:r>
            <w:r w:rsidRPr="00897AE3">
              <w:rPr>
                <w:rFonts w:ascii="Calibri" w:eastAsia="Calibri" w:hAnsi="Calibri" w:cs="Calibri"/>
                <w:color w:val="111111"/>
              </w:rPr>
              <w:br/>
              <w:t>(1.15, 1.7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21214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1</w:t>
            </w:r>
          </w:p>
        </w:tc>
      </w:tr>
      <w:tr w:rsidR="00897AE3" w:rsidRPr="00897AE3" w14:paraId="150E14D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C09208B"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2340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26</w:t>
            </w:r>
            <w:r w:rsidRPr="00897AE3">
              <w:rPr>
                <w:rFonts w:ascii="Calibri" w:eastAsia="Calibri" w:hAnsi="Calibri" w:cs="Calibri"/>
                <w:color w:val="111111"/>
              </w:rPr>
              <w:br/>
              <w:t>(1.09, 1.4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03185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C85CC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04</w:t>
            </w:r>
            <w:r w:rsidRPr="00897AE3">
              <w:rPr>
                <w:rFonts w:ascii="Calibri" w:eastAsia="Calibri" w:hAnsi="Calibri" w:cs="Calibri"/>
                <w:color w:val="111111"/>
              </w:rPr>
              <w:br/>
              <w:t>(0.80, 1.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9BFC1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23A96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1.36</w:t>
            </w:r>
            <w:r w:rsidRPr="00897AE3">
              <w:rPr>
                <w:rFonts w:ascii="Calibri" w:eastAsia="Calibri" w:hAnsi="Calibri" w:cs="Calibri"/>
                <w:color w:val="111111"/>
              </w:rPr>
              <w:br/>
              <w:t>(1.12, 1.6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265E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02</w:t>
            </w:r>
          </w:p>
        </w:tc>
      </w:tr>
      <w:tr w:rsidR="00897AE3" w:rsidRPr="00897AE3" w14:paraId="262FE2C2"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8433AB4" w14:textId="77777777" w:rsidR="00897AE3" w:rsidRPr="00897AE3" w:rsidRDefault="00897AE3" w:rsidP="00897AE3">
            <w:pPr>
              <w:spacing w:after="0"/>
            </w:pPr>
            <w:r w:rsidRPr="00897AE3">
              <w:rPr>
                <w:rFonts w:ascii="Calibri" w:eastAsia="Calibri" w:hAnsi="Calibri" w:cs="Calibri"/>
                <w:color w:val="000000"/>
              </w:rPr>
              <w:t>CARDIA = Coronary Artery Risk Development in Young Adults; JHS = Jackson Heart Study</w:t>
            </w:r>
          </w:p>
        </w:tc>
      </w:tr>
      <w:tr w:rsidR="00897AE3" w:rsidRPr="00897AE3" w14:paraId="249D70CF"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161AFE60"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04CD6DB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46FD7710"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are adjusted for participant age, sex, diabetes status, smoking status, antihypertensive medication use and sleep duration</w:t>
            </w:r>
          </w:p>
        </w:tc>
      </w:tr>
      <w:tr w:rsidR="00897AE3" w:rsidRPr="00897AE3" w14:paraId="0EBA95EA"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7F5E0B6"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revalence ratios correspond to 10 mm Hg higher systolic blood pressure</w:t>
            </w:r>
          </w:p>
        </w:tc>
      </w:tr>
    </w:tbl>
    <w:p w14:paraId="2715E5C9" w14:textId="77777777" w:rsidR="00897AE3" w:rsidRPr="00897AE3" w:rsidRDefault="00897AE3" w:rsidP="00897AE3">
      <w:r w:rsidRPr="00897AE3">
        <w:br w:type="page"/>
      </w:r>
    </w:p>
    <w:p w14:paraId="0E1D1734" w14:textId="77777777" w:rsidR="00897AE3" w:rsidRPr="00897AE3" w:rsidRDefault="00897AE3" w:rsidP="00897AE3">
      <w:r w:rsidRPr="00897AE3">
        <w:lastRenderedPageBreak/>
        <w:t>Table S5: Concordance statistics for albuminuria based on models using the 12 blood pressure sampling strategies, separately, that obtained the highest overall chance-corrected agreement with ambulatory blood pressure monitoring throughout sleep.</w:t>
      </w:r>
    </w:p>
    <w:tbl>
      <w:tblPr>
        <w:tblW w:w="11664" w:type="dxa"/>
        <w:jc w:val="center"/>
        <w:tblLayout w:type="fixed"/>
        <w:tblLook w:val="0420" w:firstRow="1" w:lastRow="0" w:firstColumn="0" w:lastColumn="0" w:noHBand="0" w:noVBand="1"/>
      </w:tblPr>
      <w:tblGrid>
        <w:gridCol w:w="2160"/>
        <w:gridCol w:w="1584"/>
        <w:gridCol w:w="1584"/>
        <w:gridCol w:w="1584"/>
        <w:gridCol w:w="1584"/>
        <w:gridCol w:w="1584"/>
        <w:gridCol w:w="1584"/>
      </w:tblGrid>
      <w:tr w:rsidR="00897AE3" w:rsidRPr="00897AE3" w14:paraId="3D2A31F9"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0FEECD" w14:textId="77777777" w:rsidR="00897AE3" w:rsidRPr="00897AE3" w:rsidRDefault="00897AE3" w:rsidP="00897AE3">
            <w:pPr>
              <w:spacing w:before="40" w:after="40"/>
              <w:ind w:left="100" w:right="100"/>
            </w:pP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48D7D5"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Overall</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8CEA6A"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CARDIA</w:t>
            </w:r>
          </w:p>
        </w:tc>
        <w:tc>
          <w:tcPr>
            <w:tcW w:w="3168"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09846E" w14:textId="77777777" w:rsidR="00897AE3" w:rsidRPr="00897AE3" w:rsidRDefault="00897AE3" w:rsidP="00897AE3">
            <w:pPr>
              <w:spacing w:before="40" w:after="40"/>
              <w:ind w:left="100" w:right="100"/>
              <w:jc w:val="center"/>
            </w:pPr>
            <w:r w:rsidRPr="00897AE3">
              <w:rPr>
                <w:rFonts w:ascii="Calibri" w:eastAsia="Calibri" w:hAnsi="Calibri" w:cs="Calibri"/>
                <w:b/>
                <w:color w:val="000000"/>
              </w:rPr>
              <w:t>JHS</w:t>
            </w:r>
          </w:p>
        </w:tc>
      </w:tr>
      <w:tr w:rsidR="00897AE3" w:rsidRPr="00897AE3" w14:paraId="28260BE1" w14:textId="77777777" w:rsidTr="00121FE7">
        <w:trPr>
          <w:cantSplit/>
          <w:tblHeader/>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CC03BD" w14:textId="77777777" w:rsidR="00897AE3" w:rsidRPr="00897AE3" w:rsidRDefault="00897AE3" w:rsidP="00897AE3">
            <w:pPr>
              <w:spacing w:before="40" w:after="40"/>
              <w:ind w:left="100" w:right="100"/>
            </w:pPr>
            <w:r w:rsidRPr="00897AE3">
              <w:rPr>
                <w:rFonts w:ascii="Calibri" w:eastAsia="Calibri" w:hAnsi="Calibri" w:cs="Calibri"/>
                <w:b/>
                <w:color w:val="111111"/>
              </w:rPr>
              <w:t>Blood pressure</w:t>
            </w:r>
            <w:r w:rsidRPr="00897AE3">
              <w:rPr>
                <w:rFonts w:ascii="Calibri" w:eastAsia="Calibri" w:hAnsi="Calibri" w:cs="Calibri"/>
                <w:b/>
                <w:color w:val="111111"/>
              </w:rPr>
              <w:br/>
              <w:t>sampling variation</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B81AD1"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E97D65"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r w:rsidRPr="00897AE3">
              <w:rPr>
                <w:rFonts w:ascii="Calibri" w:eastAsia="Calibri" w:hAnsi="Calibri" w:cs="Calibri"/>
                <w:b/>
                <w:color w:val="111111"/>
                <w:vertAlign w:val="superscript"/>
              </w:rPr>
              <w: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C71B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246EFF"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C318D6"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C-statistic</w:t>
            </w:r>
            <w:r w:rsidRPr="00897AE3">
              <w:rPr>
                <w:rFonts w:ascii="Calibri" w:eastAsia="Calibri" w:hAnsi="Calibri" w:cs="Calibri"/>
                <w:b/>
                <w:color w:val="111111"/>
              </w:rPr>
              <w:br/>
              <w:t>(95% CI)</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9C884E" w14:textId="77777777" w:rsidR="00897AE3" w:rsidRPr="00897AE3" w:rsidRDefault="00897AE3" w:rsidP="00897AE3">
            <w:pPr>
              <w:spacing w:before="40" w:after="40"/>
              <w:ind w:left="100" w:right="100"/>
              <w:jc w:val="center"/>
            </w:pPr>
            <w:r w:rsidRPr="00897AE3">
              <w:rPr>
                <w:rFonts w:ascii="Calibri" w:eastAsia="Calibri" w:hAnsi="Calibri" w:cs="Calibri"/>
                <w:b/>
                <w:color w:val="111111"/>
              </w:rPr>
              <w:t>P-value for</w:t>
            </w:r>
            <w:r w:rsidRPr="00897AE3">
              <w:rPr>
                <w:rFonts w:ascii="Calibri" w:eastAsia="Calibri" w:hAnsi="Calibri" w:cs="Calibri"/>
                <w:b/>
                <w:color w:val="111111"/>
              </w:rPr>
              <w:br/>
              <w:t>difference</w:t>
            </w:r>
          </w:p>
        </w:tc>
      </w:tr>
      <w:tr w:rsidR="00897AE3" w:rsidRPr="00897AE3" w14:paraId="118008F9"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A26DCF" w14:textId="77777777" w:rsidR="00897AE3" w:rsidRPr="00897AE3" w:rsidRDefault="00897AE3" w:rsidP="00897AE3">
            <w:pPr>
              <w:spacing w:before="40" w:after="40"/>
              <w:ind w:left="100" w:right="100"/>
            </w:pPr>
            <w:r w:rsidRPr="00897AE3">
              <w:rPr>
                <w:rFonts w:ascii="Calibri" w:eastAsia="Calibri" w:hAnsi="Calibri" w:cs="Calibri"/>
                <w:color w:val="111111"/>
              </w:rPr>
              <w:t>Measuring BP throughout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5B8B7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4</w:t>
            </w:r>
            <w:r w:rsidRPr="00897AE3">
              <w:rPr>
                <w:rFonts w:ascii="Calibri" w:eastAsia="Calibri" w:hAnsi="Calibri" w:cs="Calibri"/>
                <w:color w:val="111111"/>
              </w:rPr>
              <w:br/>
              <w:t>(0.719, 0.82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0167C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F8506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3</w:t>
            </w:r>
            <w:r w:rsidRPr="00897AE3">
              <w:rPr>
                <w:rFonts w:ascii="Calibri" w:eastAsia="Calibri" w:hAnsi="Calibri" w:cs="Calibri"/>
                <w:color w:val="111111"/>
              </w:rPr>
              <w:br/>
              <w:t>(0.768,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3188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4739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8</w:t>
            </w:r>
            <w:r w:rsidRPr="00897AE3">
              <w:rPr>
                <w:rFonts w:ascii="Calibri" w:eastAsia="Calibri" w:hAnsi="Calibri" w:cs="Calibri"/>
                <w:color w:val="111111"/>
              </w:rPr>
              <w:br/>
              <w:t>(0.643, 0.81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731F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reference</w:t>
            </w:r>
          </w:p>
        </w:tc>
      </w:tr>
      <w:tr w:rsidR="00897AE3" w:rsidRPr="00897AE3" w14:paraId="79CC941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4E317" w14:textId="77777777" w:rsidR="00897AE3" w:rsidRPr="00897AE3" w:rsidRDefault="00897AE3" w:rsidP="00897AE3">
            <w:pPr>
              <w:spacing w:before="40" w:after="40"/>
              <w:ind w:left="100" w:right="100"/>
            </w:pPr>
            <w:r w:rsidRPr="00897AE3">
              <w:rPr>
                <w:rFonts w:ascii="Calibri" w:eastAsia="Calibri" w:hAnsi="Calibri" w:cs="Calibri"/>
                <w:color w:val="111111"/>
              </w:rPr>
              <w:t>Foregoing BP measuremen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E8D0C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7</w:t>
            </w:r>
            <w:r w:rsidRPr="00897AE3">
              <w:rPr>
                <w:rFonts w:ascii="Calibri" w:eastAsia="Calibri" w:hAnsi="Calibri" w:cs="Calibri"/>
                <w:color w:val="111111"/>
              </w:rPr>
              <w:br/>
              <w:t>(0.666, 0.78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9D6F6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C897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3</w:t>
            </w:r>
            <w:r w:rsidRPr="00897AE3">
              <w:rPr>
                <w:rFonts w:ascii="Calibri" w:eastAsia="Calibri" w:hAnsi="Calibri" w:cs="Calibri"/>
                <w:color w:val="111111"/>
              </w:rPr>
              <w:br/>
              <w:t>(0.741, 0.88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62D04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DD0E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62</w:t>
            </w:r>
            <w:r w:rsidRPr="00897AE3">
              <w:rPr>
                <w:rFonts w:ascii="Calibri" w:eastAsia="Calibri" w:hAnsi="Calibri" w:cs="Calibri"/>
                <w:color w:val="111111"/>
              </w:rPr>
              <w:br/>
              <w:t>(0.571, 0.7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7AB05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1</w:t>
            </w:r>
          </w:p>
        </w:tc>
      </w:tr>
      <w:tr w:rsidR="00897AE3" w:rsidRPr="00897AE3" w14:paraId="6B303059"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859E197" w14:textId="77777777" w:rsidR="00897AE3" w:rsidRPr="00897AE3" w:rsidRDefault="00897AE3" w:rsidP="00897AE3">
            <w:pPr>
              <w:spacing w:before="40" w:after="40"/>
              <w:ind w:left="100" w:right="100"/>
            </w:pPr>
            <w:r w:rsidRPr="00897AE3">
              <w:rPr>
                <w:rFonts w:ascii="Calibri" w:eastAsia="Calibri" w:hAnsi="Calibri" w:cs="Calibri"/>
                <w:i/>
                <w:color w:val="111111"/>
              </w:rPr>
              <w:t>2 Distributed BP measurements</w:t>
            </w:r>
          </w:p>
        </w:tc>
      </w:tr>
      <w:tr w:rsidR="00897AE3" w:rsidRPr="00897AE3" w14:paraId="1DAE0356"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BBC603" w14:textId="77777777" w:rsidR="00897AE3" w:rsidRPr="00897AE3" w:rsidRDefault="00897AE3" w:rsidP="00897AE3">
            <w:pPr>
              <w:spacing w:before="40" w:after="40"/>
              <w:ind w:left="100" w:right="100"/>
            </w:pPr>
            <w:r w:rsidRPr="00897AE3">
              <w:rPr>
                <w:rFonts w:ascii="Calibri" w:eastAsia="Calibri" w:hAnsi="Calibri" w:cs="Calibri"/>
                <w:color w:val="111111"/>
              </w:rPr>
              <w:t>at 1 and 3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8285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6</w:t>
            </w:r>
            <w:r w:rsidRPr="00897AE3">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20AE3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C7F2D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6</w:t>
            </w:r>
            <w:r w:rsidRPr="00897AE3">
              <w:rPr>
                <w:rFonts w:ascii="Calibri" w:eastAsia="Calibri" w:hAnsi="Calibri" w:cs="Calibri"/>
                <w:color w:val="111111"/>
              </w:rPr>
              <w:br/>
              <w:t>(0.770,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BC9FF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1897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3</w:t>
            </w:r>
            <w:r w:rsidRPr="00897AE3">
              <w:rPr>
                <w:rFonts w:ascii="Calibri" w:eastAsia="Calibri" w:hAnsi="Calibri" w:cs="Calibri"/>
                <w:color w:val="111111"/>
              </w:rPr>
              <w:br/>
              <w:t>(0.649,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147A8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r>
      <w:tr w:rsidR="00897AE3" w:rsidRPr="00897AE3" w14:paraId="3F2B80C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7C2AFBE" w14:textId="77777777" w:rsidR="00897AE3" w:rsidRPr="00897AE3" w:rsidRDefault="00897AE3" w:rsidP="00897AE3">
            <w:pPr>
              <w:spacing w:before="40" w:after="40"/>
              <w:ind w:left="100" w:right="100"/>
            </w:pPr>
            <w:r w:rsidRPr="00897AE3">
              <w:rPr>
                <w:rFonts w:ascii="Calibri" w:eastAsia="Calibri" w:hAnsi="Calibri" w:cs="Calibri"/>
                <w:color w:val="111111"/>
              </w:rPr>
              <w:t>at 1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DCDA0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9</w:t>
            </w:r>
            <w:r w:rsidRPr="00897AE3">
              <w:rPr>
                <w:rFonts w:ascii="Calibri" w:eastAsia="Calibri" w:hAnsi="Calibri" w:cs="Calibri"/>
                <w:color w:val="111111"/>
              </w:rPr>
              <w:br/>
              <w:t>(0.700,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A4F56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66D5A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1</w:t>
            </w:r>
            <w:r w:rsidRPr="00897AE3">
              <w:rPr>
                <w:rFonts w:ascii="Calibri" w:eastAsia="Calibri" w:hAnsi="Calibri" w:cs="Calibri"/>
                <w:color w:val="111111"/>
              </w:rPr>
              <w:br/>
              <w:t>(0.751, 0.8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1FE0E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02F6D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8</w:t>
            </w:r>
            <w:r w:rsidRPr="00897AE3">
              <w:rPr>
                <w:rFonts w:ascii="Calibri" w:eastAsia="Calibri" w:hAnsi="Calibri" w:cs="Calibri"/>
                <w:color w:val="111111"/>
              </w:rPr>
              <w:br/>
              <w:t>(0.633,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C3C36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8</w:t>
            </w:r>
          </w:p>
        </w:tc>
      </w:tr>
      <w:tr w:rsidR="00897AE3" w:rsidRPr="00897AE3" w14:paraId="3538635D"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2F968DC" w14:textId="77777777" w:rsidR="00897AE3" w:rsidRPr="00897AE3" w:rsidRDefault="00897AE3" w:rsidP="00897AE3">
            <w:pPr>
              <w:spacing w:before="40" w:after="40"/>
              <w:ind w:left="100" w:right="100"/>
            </w:pPr>
            <w:r w:rsidRPr="00897AE3">
              <w:rPr>
                <w:rFonts w:ascii="Calibri" w:eastAsia="Calibri" w:hAnsi="Calibri" w:cs="Calibri"/>
                <w:i/>
                <w:color w:val="111111"/>
              </w:rPr>
              <w:t>2 Consecutive BP measurements</w:t>
            </w:r>
          </w:p>
        </w:tc>
      </w:tr>
      <w:tr w:rsidR="00897AE3" w:rsidRPr="00897AE3" w14:paraId="3C99BE4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48BD67" w14:textId="77777777" w:rsidR="00897AE3" w:rsidRPr="00897AE3" w:rsidRDefault="00897AE3" w:rsidP="00897AE3">
            <w:pPr>
              <w:spacing w:before="40" w:after="40"/>
              <w:ind w:left="100" w:right="100"/>
            </w:pPr>
            <w:r w:rsidRPr="00897AE3">
              <w:rPr>
                <w:rFonts w:ascii="Calibri" w:eastAsia="Calibri" w:hAnsi="Calibri" w:cs="Calibri"/>
                <w:color w:val="111111"/>
              </w:rPr>
              <w:t>starting at 2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97085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1</w:t>
            </w:r>
            <w:r w:rsidRPr="00897AE3">
              <w:rPr>
                <w:rFonts w:ascii="Calibri" w:eastAsia="Calibri" w:hAnsi="Calibri" w:cs="Calibri"/>
                <w:color w:val="111111"/>
              </w:rPr>
              <w:br/>
              <w:t>(0.724, 0.83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28998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95827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6</w:t>
            </w:r>
            <w:r w:rsidRPr="00897AE3">
              <w:rPr>
                <w:rFonts w:ascii="Calibri" w:eastAsia="Calibri" w:hAnsi="Calibri" w:cs="Calibri"/>
                <w:color w:val="111111"/>
              </w:rPr>
              <w:br/>
              <w:t>(0.75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B9F2B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A0D27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3</w:t>
            </w:r>
            <w:r w:rsidRPr="00897AE3">
              <w:rPr>
                <w:rFonts w:ascii="Calibri" w:eastAsia="Calibri" w:hAnsi="Calibri" w:cs="Calibri"/>
                <w:color w:val="111111"/>
              </w:rPr>
              <w:br/>
              <w:t>(0.676,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B5CD8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21</w:t>
            </w:r>
          </w:p>
        </w:tc>
      </w:tr>
      <w:tr w:rsidR="00897AE3" w:rsidRPr="00897AE3" w14:paraId="7FC7D395"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24AF22" w14:textId="77777777" w:rsidR="00897AE3" w:rsidRPr="00897AE3" w:rsidRDefault="00897AE3" w:rsidP="00897AE3">
            <w:pPr>
              <w:spacing w:before="40" w:after="40"/>
              <w:ind w:left="100" w:right="100"/>
            </w:pPr>
            <w:r w:rsidRPr="00897AE3">
              <w:rPr>
                <w:rFonts w:ascii="Calibri" w:eastAsia="Calibri" w:hAnsi="Calibri" w:cs="Calibri"/>
                <w:color w:val="111111"/>
              </w:rPr>
              <w:t>starting at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5F9E4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6</w:t>
            </w:r>
            <w:r w:rsidRPr="00897AE3">
              <w:rPr>
                <w:rFonts w:ascii="Calibri" w:eastAsia="Calibri" w:hAnsi="Calibri" w:cs="Calibri"/>
                <w:color w:val="111111"/>
              </w:rPr>
              <w:br/>
              <w:t>(0.710, 0.82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486F4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E29E7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4</w:t>
            </w:r>
            <w:r w:rsidRPr="00897AE3">
              <w:rPr>
                <w:rFonts w:ascii="Calibri" w:eastAsia="Calibri" w:hAnsi="Calibri" w:cs="Calibri"/>
                <w:color w:val="111111"/>
              </w:rPr>
              <w:br/>
              <w:t>(0.772, 0.89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E5E54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9937B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29,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FB7BC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4</w:t>
            </w:r>
          </w:p>
        </w:tc>
      </w:tr>
      <w:tr w:rsidR="00897AE3" w:rsidRPr="00897AE3" w14:paraId="7E37F06E"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300D02FA" w14:textId="77777777" w:rsidR="00897AE3" w:rsidRPr="00897AE3" w:rsidRDefault="00897AE3" w:rsidP="00897AE3">
            <w:pPr>
              <w:spacing w:before="40" w:after="40"/>
              <w:ind w:left="100" w:right="100"/>
            </w:pPr>
            <w:r w:rsidRPr="00897AE3">
              <w:rPr>
                <w:rFonts w:ascii="Calibri" w:eastAsia="Calibri" w:hAnsi="Calibri" w:cs="Calibri"/>
                <w:i/>
                <w:color w:val="111111"/>
              </w:rPr>
              <w:t>3 Distributed BP measurements</w:t>
            </w:r>
          </w:p>
        </w:tc>
      </w:tr>
      <w:tr w:rsidR="00897AE3" w:rsidRPr="00897AE3" w14:paraId="7506E39E"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0FB455"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85EA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0</w:t>
            </w:r>
            <w:r w:rsidRPr="00897AE3">
              <w:rPr>
                <w:rFonts w:ascii="Calibri" w:eastAsia="Calibri" w:hAnsi="Calibri" w:cs="Calibri"/>
                <w:color w:val="111111"/>
              </w:rPr>
              <w:br/>
              <w:t>(0.724, 0.8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8ED1E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6</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188E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4</w:t>
            </w:r>
            <w:r w:rsidRPr="00897AE3">
              <w:rPr>
                <w:rFonts w:ascii="Calibri" w:eastAsia="Calibri" w:hAnsi="Calibri" w:cs="Calibri"/>
                <w:color w:val="111111"/>
              </w:rPr>
              <w:br/>
              <w:t>(0.766,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20763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63ACB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2</w:t>
            </w:r>
            <w:r w:rsidRPr="00897AE3">
              <w:rPr>
                <w:rFonts w:ascii="Calibri" w:eastAsia="Calibri" w:hAnsi="Calibri" w:cs="Calibri"/>
                <w:color w:val="111111"/>
              </w:rPr>
              <w:br/>
              <w:t>(0.659, 0.82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E4C92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8</w:t>
            </w:r>
          </w:p>
        </w:tc>
      </w:tr>
      <w:tr w:rsidR="00897AE3" w:rsidRPr="00897AE3" w14:paraId="7CCC49BF"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57128C" w14:textId="77777777" w:rsidR="00897AE3" w:rsidRPr="00897AE3" w:rsidRDefault="00897AE3" w:rsidP="00897AE3">
            <w:pPr>
              <w:spacing w:before="40" w:after="40"/>
              <w:ind w:left="100" w:right="100"/>
            </w:pPr>
            <w:r w:rsidRPr="00897AE3">
              <w:rPr>
                <w:rFonts w:ascii="Calibri" w:eastAsia="Calibri" w:hAnsi="Calibri" w:cs="Calibri"/>
                <w:color w:val="111111"/>
              </w:rPr>
              <w:t>at 1, 2 and 4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6F38E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5</w:t>
            </w:r>
            <w:r w:rsidRPr="00897AE3">
              <w:rPr>
                <w:rFonts w:ascii="Calibri" w:eastAsia="Calibri" w:hAnsi="Calibri" w:cs="Calibri"/>
                <w:color w:val="111111"/>
              </w:rPr>
              <w:br/>
              <w:t>(0.719, 0.83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E80BE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1C95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40</w:t>
            </w:r>
            <w:r w:rsidRPr="00897AE3">
              <w:rPr>
                <w:rFonts w:ascii="Calibri" w:eastAsia="Calibri" w:hAnsi="Calibri" w:cs="Calibri"/>
                <w:color w:val="111111"/>
              </w:rPr>
              <w:br/>
              <w:t>(0.776, 0.90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A106E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92A1D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1</w:t>
            </w:r>
            <w:r w:rsidRPr="00897AE3">
              <w:rPr>
                <w:rFonts w:ascii="Calibri" w:eastAsia="Calibri" w:hAnsi="Calibri" w:cs="Calibri"/>
                <w:color w:val="111111"/>
              </w:rPr>
              <w:br/>
              <w:t>(0.637, 0.80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585BF2"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51</w:t>
            </w:r>
          </w:p>
        </w:tc>
      </w:tr>
      <w:tr w:rsidR="00897AE3" w:rsidRPr="00897AE3" w14:paraId="6CA500E9"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43627E3" w14:textId="77777777" w:rsidR="00897AE3" w:rsidRPr="00897AE3" w:rsidRDefault="00897AE3" w:rsidP="00897AE3">
            <w:pPr>
              <w:spacing w:before="40" w:after="40"/>
              <w:ind w:left="100" w:right="100"/>
            </w:pPr>
            <w:r w:rsidRPr="00897AE3">
              <w:rPr>
                <w:rFonts w:ascii="Calibri" w:eastAsia="Calibri" w:hAnsi="Calibri" w:cs="Calibri"/>
                <w:i/>
                <w:color w:val="111111"/>
              </w:rPr>
              <w:t>3 Consecutive BP measurements</w:t>
            </w:r>
          </w:p>
        </w:tc>
      </w:tr>
      <w:tr w:rsidR="00897AE3" w:rsidRPr="00897AE3" w14:paraId="7D52656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20D57F"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AB1D8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1</w:t>
            </w:r>
            <w:r w:rsidRPr="00897AE3">
              <w:rPr>
                <w:rFonts w:ascii="Calibri" w:eastAsia="Calibri" w:hAnsi="Calibri" w:cs="Calibri"/>
                <w:color w:val="111111"/>
              </w:rPr>
              <w:br/>
              <w:t>(0.714,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980328"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DE3D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2</w:t>
            </w:r>
            <w:r w:rsidRPr="00897AE3">
              <w:rPr>
                <w:rFonts w:ascii="Calibri" w:eastAsia="Calibri" w:hAnsi="Calibri" w:cs="Calibri"/>
                <w:color w:val="111111"/>
              </w:rPr>
              <w:br/>
              <w:t>(0.762, 0.903)</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DA351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33EE4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6</w:t>
            </w:r>
            <w:r w:rsidRPr="00897AE3">
              <w:rPr>
                <w:rFonts w:ascii="Calibri" w:eastAsia="Calibri" w:hAnsi="Calibri" w:cs="Calibri"/>
                <w:color w:val="111111"/>
              </w:rPr>
              <w:br/>
              <w:t>(0.642,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49E13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0</w:t>
            </w:r>
          </w:p>
        </w:tc>
      </w:tr>
      <w:tr w:rsidR="00897AE3" w:rsidRPr="00897AE3" w14:paraId="6171424D"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A145C" w14:textId="77777777" w:rsidR="00897AE3" w:rsidRPr="00897AE3" w:rsidRDefault="00897AE3" w:rsidP="00897AE3">
            <w:pPr>
              <w:spacing w:before="40" w:after="40"/>
              <w:ind w:left="100" w:right="100"/>
            </w:pPr>
            <w:r w:rsidRPr="00897AE3">
              <w:rPr>
                <w:rFonts w:ascii="Calibri" w:eastAsia="Calibri" w:hAnsi="Calibri" w:cs="Calibri"/>
                <w:color w:val="111111"/>
              </w:rPr>
              <w:lastRenderedPageBreak/>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BC00BC"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67</w:t>
            </w:r>
            <w:r w:rsidRPr="00897AE3">
              <w:rPr>
                <w:rFonts w:ascii="Calibri" w:eastAsia="Calibri" w:hAnsi="Calibri" w:cs="Calibri"/>
                <w:color w:val="111111"/>
              </w:rPr>
              <w:br/>
              <w:t>(0.710,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751B0A"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3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9B3A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9</w:t>
            </w:r>
            <w:r w:rsidRPr="00897AE3">
              <w:rPr>
                <w:rFonts w:ascii="Calibri" w:eastAsia="Calibri" w:hAnsi="Calibri" w:cs="Calibri"/>
                <w:color w:val="111111"/>
              </w:rPr>
              <w:br/>
              <w:t>(0.759, 0.89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189CD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461AD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5</w:t>
            </w:r>
            <w:r w:rsidRPr="00897AE3">
              <w:rPr>
                <w:rFonts w:ascii="Calibri" w:eastAsia="Calibri" w:hAnsi="Calibri" w:cs="Calibri"/>
                <w:color w:val="111111"/>
              </w:rPr>
              <w:br/>
              <w:t>(0.644, 0.80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811E3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1</w:t>
            </w:r>
          </w:p>
        </w:tc>
      </w:tr>
      <w:tr w:rsidR="00897AE3" w:rsidRPr="00897AE3" w14:paraId="7403F0D2"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51097CC2" w14:textId="77777777" w:rsidR="00897AE3" w:rsidRPr="00897AE3" w:rsidRDefault="00897AE3" w:rsidP="00897AE3">
            <w:pPr>
              <w:spacing w:before="40" w:after="40"/>
              <w:ind w:left="100" w:right="100"/>
            </w:pPr>
            <w:r w:rsidRPr="00897AE3">
              <w:rPr>
                <w:rFonts w:ascii="Calibri" w:eastAsia="Calibri" w:hAnsi="Calibri" w:cs="Calibri"/>
                <w:i/>
                <w:color w:val="111111"/>
              </w:rPr>
              <w:t>4 Distributed BP measurements</w:t>
            </w:r>
          </w:p>
        </w:tc>
      </w:tr>
      <w:tr w:rsidR="00897AE3" w:rsidRPr="00897AE3" w14:paraId="54CED01B"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3A9A07"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33F48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6</w:t>
            </w:r>
            <w:r w:rsidRPr="00897AE3">
              <w:rPr>
                <w:rFonts w:ascii="Calibri" w:eastAsia="Calibri" w:hAnsi="Calibri" w:cs="Calibri"/>
                <w:color w:val="111111"/>
              </w:rPr>
              <w:br/>
              <w:t>(0.720,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39C8A5"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D352B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9</w:t>
            </w:r>
            <w:r w:rsidRPr="00897AE3">
              <w:rPr>
                <w:rFonts w:ascii="Calibri" w:eastAsia="Calibri" w:hAnsi="Calibri" w:cs="Calibri"/>
                <w:color w:val="111111"/>
              </w:rPr>
              <w:br/>
              <w:t>(0.761, 0.89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18D1C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45</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33B77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41</w:t>
            </w:r>
            <w:r w:rsidRPr="00897AE3">
              <w:rPr>
                <w:rFonts w:ascii="Calibri" w:eastAsia="Calibri" w:hAnsi="Calibri" w:cs="Calibri"/>
                <w:color w:val="111111"/>
              </w:rPr>
              <w:br/>
              <w:t>(0.658, 0.824)</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119004"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4</w:t>
            </w:r>
          </w:p>
        </w:tc>
      </w:tr>
      <w:tr w:rsidR="00897AE3" w:rsidRPr="00897AE3" w14:paraId="0F1AB7F2"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126FF5" w14:textId="77777777" w:rsidR="00897AE3" w:rsidRPr="00897AE3" w:rsidRDefault="00897AE3" w:rsidP="00897AE3">
            <w:pPr>
              <w:spacing w:before="40" w:after="40"/>
              <w:ind w:left="100" w:right="100"/>
            </w:pPr>
            <w:r w:rsidRPr="00897AE3">
              <w:rPr>
                <w:rFonts w:ascii="Calibri" w:eastAsia="Calibri" w:hAnsi="Calibri" w:cs="Calibri"/>
                <w:color w:val="111111"/>
              </w:rPr>
              <w:t>at 1, 2, 4 and 5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5DBCC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3</w:t>
            </w:r>
            <w:r w:rsidRPr="00897AE3">
              <w:rPr>
                <w:rFonts w:ascii="Calibri" w:eastAsia="Calibri" w:hAnsi="Calibri" w:cs="Calibri"/>
                <w:color w:val="111111"/>
              </w:rPr>
              <w:br/>
              <w:t>(0.718,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210A86"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0</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9D686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8</w:t>
            </w:r>
            <w:r w:rsidRPr="00897AE3">
              <w:rPr>
                <w:rFonts w:ascii="Calibri" w:eastAsia="Calibri" w:hAnsi="Calibri" w:cs="Calibri"/>
                <w:color w:val="111111"/>
              </w:rPr>
              <w:br/>
              <w:t>(0.775, 0.90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BC352D"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6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450EAC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16</w:t>
            </w:r>
            <w:r w:rsidRPr="00897AE3">
              <w:rPr>
                <w:rFonts w:ascii="Calibri" w:eastAsia="Calibri" w:hAnsi="Calibri" w:cs="Calibri"/>
                <w:color w:val="111111"/>
              </w:rPr>
              <w:br/>
              <w:t>(0.630, 0.8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4C59B7"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16</w:t>
            </w:r>
          </w:p>
        </w:tc>
      </w:tr>
      <w:tr w:rsidR="00897AE3" w:rsidRPr="00897AE3" w14:paraId="5FA40C7D" w14:textId="77777777" w:rsidTr="00121FE7">
        <w:trPr>
          <w:cantSplit/>
          <w:jc w:val="center"/>
        </w:trPr>
        <w:tc>
          <w:tcPr>
            <w:tcW w:w="11664" w:type="dxa"/>
            <w:gridSpan w:val="7"/>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0F0F7910" w14:textId="77777777" w:rsidR="00897AE3" w:rsidRPr="00897AE3" w:rsidRDefault="00897AE3" w:rsidP="00897AE3">
            <w:pPr>
              <w:spacing w:before="40" w:after="40"/>
              <w:ind w:left="100" w:right="100"/>
            </w:pPr>
            <w:r w:rsidRPr="00897AE3">
              <w:rPr>
                <w:rFonts w:ascii="Calibri" w:eastAsia="Calibri" w:hAnsi="Calibri" w:cs="Calibri"/>
                <w:i/>
                <w:color w:val="111111"/>
              </w:rPr>
              <w:t>4 Consecutive BP measurements</w:t>
            </w:r>
          </w:p>
        </w:tc>
      </w:tr>
      <w:tr w:rsidR="00897AE3" w:rsidRPr="00897AE3" w14:paraId="01D7799A"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8001A9"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sleep</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CC799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5</w:t>
            </w:r>
            <w:r w:rsidRPr="00897AE3">
              <w:rPr>
                <w:rFonts w:ascii="Calibri" w:eastAsia="Calibri" w:hAnsi="Calibri" w:cs="Calibri"/>
                <w:color w:val="111111"/>
              </w:rPr>
              <w:br/>
              <w:t>(0.718, 0.83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61CE2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2F8E4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1</w:t>
            </w:r>
            <w:r w:rsidRPr="00897AE3">
              <w:rPr>
                <w:rFonts w:ascii="Calibri" w:eastAsia="Calibri" w:hAnsi="Calibri" w:cs="Calibri"/>
                <w:color w:val="111111"/>
              </w:rPr>
              <w:br/>
              <w:t>(0.761,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7141C3"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F489EB"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4</w:t>
            </w:r>
            <w:r w:rsidRPr="00897AE3">
              <w:rPr>
                <w:rFonts w:ascii="Calibri" w:eastAsia="Calibri" w:hAnsi="Calibri" w:cs="Calibri"/>
                <w:color w:val="111111"/>
              </w:rPr>
              <w:br/>
              <w:t>(0.651, 0.817)</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5BB91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2</w:t>
            </w:r>
          </w:p>
        </w:tc>
      </w:tr>
      <w:tr w:rsidR="00897AE3" w:rsidRPr="00897AE3" w14:paraId="429C8463" w14:textId="77777777" w:rsidTr="00121FE7">
        <w:trPr>
          <w:cantSplit/>
          <w:jc w:val="center"/>
        </w:trPr>
        <w:tc>
          <w:tcPr>
            <w:tcW w:w="216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60B3CE" w14:textId="77777777" w:rsidR="00897AE3" w:rsidRPr="00897AE3" w:rsidRDefault="00897AE3" w:rsidP="00897AE3">
            <w:pPr>
              <w:spacing w:before="40" w:after="40"/>
              <w:ind w:left="100" w:right="100"/>
            </w:pPr>
            <w:r w:rsidRPr="00897AE3">
              <w:rPr>
                <w:rFonts w:ascii="Calibri" w:eastAsia="Calibri" w:hAnsi="Calibri" w:cs="Calibri"/>
                <w:color w:val="111111"/>
              </w:rPr>
              <w:t>starting at 1 hours after midnight</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DEBBC9"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72</w:t>
            </w:r>
            <w:r w:rsidRPr="00897AE3">
              <w:rPr>
                <w:rFonts w:ascii="Calibri" w:eastAsia="Calibri" w:hAnsi="Calibri" w:cs="Calibri"/>
                <w:color w:val="111111"/>
              </w:rPr>
              <w:br/>
              <w:t>(0.716, 0.82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5D6BF40"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8</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73BAB1"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835</w:t>
            </w:r>
            <w:r w:rsidRPr="00897AE3">
              <w:rPr>
                <w:rFonts w:ascii="Calibri" w:eastAsia="Calibri" w:hAnsi="Calibri" w:cs="Calibri"/>
                <w:color w:val="111111"/>
              </w:rPr>
              <w:br/>
              <w:t>(0.768, 0.902)</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CDD3DE"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9</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45D4F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730</w:t>
            </w:r>
            <w:r w:rsidRPr="00897AE3">
              <w:rPr>
                <w:rFonts w:ascii="Calibri" w:eastAsia="Calibri" w:hAnsi="Calibri" w:cs="Calibri"/>
                <w:color w:val="111111"/>
              </w:rPr>
              <w:br/>
              <w:t>(0.648, 0.811)</w:t>
            </w:r>
          </w:p>
        </w:tc>
        <w:tc>
          <w:tcPr>
            <w:tcW w:w="1584"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09234F" w14:textId="77777777" w:rsidR="00897AE3" w:rsidRPr="00897AE3" w:rsidRDefault="00897AE3" w:rsidP="00897AE3">
            <w:pPr>
              <w:spacing w:before="40" w:after="40"/>
              <w:ind w:left="100" w:right="100"/>
              <w:jc w:val="center"/>
            </w:pPr>
            <w:r w:rsidRPr="00897AE3">
              <w:rPr>
                <w:rFonts w:ascii="Calibri" w:eastAsia="Calibri" w:hAnsi="Calibri" w:cs="Calibri"/>
                <w:color w:val="111111"/>
              </w:rPr>
              <w:t>0.91</w:t>
            </w:r>
          </w:p>
        </w:tc>
      </w:tr>
      <w:tr w:rsidR="00897AE3" w:rsidRPr="00897AE3" w14:paraId="64EDFA2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098F9905" w14:textId="77777777" w:rsidR="00897AE3" w:rsidRPr="00897AE3" w:rsidRDefault="00897AE3" w:rsidP="00897AE3">
            <w:pPr>
              <w:spacing w:after="0"/>
            </w:pPr>
            <w:r w:rsidRPr="00897AE3">
              <w:rPr>
                <w:rFonts w:ascii="Calibri" w:eastAsia="Calibri" w:hAnsi="Calibri" w:cs="Calibri"/>
                <w:color w:val="000000"/>
              </w:rPr>
              <w:t>BP = blood pressure; CARDIA = Coronary Artery Risk Development in Young Adults; CI = confidence interval; JHS = Jackson Heart Study</w:t>
            </w:r>
          </w:p>
        </w:tc>
      </w:tr>
      <w:tr w:rsidR="00897AE3" w:rsidRPr="00897AE3" w14:paraId="0DD1416E"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18A1AF5D"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Blood pressure sampling variations were compared to other variations that measure blood pressure the same number of times (i.e., 2, 3, or 4) using the same strategy (i.e., Consecutive or distributed) and the same time reference (i.e., midnight or onset of sleep). Each of these 12 comparison groups had one variation with the highest overall Kappa statistic, and those variations are presented here.</w:t>
            </w:r>
          </w:p>
        </w:tc>
      </w:tr>
      <w:tr w:rsidR="00897AE3" w:rsidRPr="00897AE3" w14:paraId="1E20403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2FC7C6BE"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Overall concordance was defined as the concordance statistic resulting from concatenating predicted probabilities and observed status across the two cohorts and two outcome variables.</w:t>
            </w:r>
          </w:p>
        </w:tc>
      </w:tr>
      <w:tr w:rsidR="00897AE3" w:rsidRPr="00897AE3" w14:paraId="2273EA61"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64B511F"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All concordance statistics obtained from blood pressure sampling variations were compared to the concordance statistic obtained when blood pressure was measured throughout sleep.</w:t>
            </w:r>
          </w:p>
        </w:tc>
      </w:tr>
      <w:tr w:rsidR="00897AE3" w:rsidRPr="00897AE3" w14:paraId="393A9BCE" w14:textId="77777777" w:rsidTr="00121FE7">
        <w:trPr>
          <w:cantSplit/>
          <w:jc w:val="center"/>
        </w:trPr>
        <w:tc>
          <w:tcPr>
            <w:tcW w:w="11664" w:type="dxa"/>
            <w:gridSpan w:val="7"/>
            <w:shd w:val="clear" w:color="auto" w:fill="FFFFFF"/>
            <w:tcMar>
              <w:top w:w="0" w:type="dxa"/>
              <w:left w:w="0" w:type="dxa"/>
              <w:bottom w:w="0" w:type="dxa"/>
              <w:right w:w="0" w:type="dxa"/>
            </w:tcMar>
            <w:vAlign w:val="center"/>
          </w:tcPr>
          <w:p w14:paraId="53F35617" w14:textId="77777777" w:rsidR="00897AE3" w:rsidRPr="00897AE3" w:rsidRDefault="00897AE3" w:rsidP="00897AE3">
            <w:pPr>
              <w:spacing w:after="0"/>
            </w:pPr>
            <w:r w:rsidRPr="00897AE3">
              <w:rPr>
                <w:rFonts w:ascii="Calibri" w:eastAsia="Calibri" w:hAnsi="Calibri" w:cs="Calibri"/>
                <w:color w:val="000000"/>
                <w:vertAlign w:val="superscript"/>
              </w:rPr>
              <w:t>§</w:t>
            </w:r>
            <w:r w:rsidRPr="00897AE3">
              <w:rPr>
                <w:rFonts w:ascii="Calibri" w:eastAsia="Calibri" w:hAnsi="Calibri" w:cs="Calibri"/>
                <w:color w:val="000000"/>
              </w:rPr>
              <w:t>P-values were obtained using DeLong's test for correlated concordance statistics.</w:t>
            </w:r>
          </w:p>
        </w:tc>
      </w:tr>
    </w:tbl>
    <w:p w14:paraId="1877F372" w14:textId="77777777" w:rsidR="00897AE3" w:rsidRPr="00897AE3" w:rsidRDefault="00897AE3" w:rsidP="00897AE3">
      <w:r w:rsidRPr="00897AE3">
        <w:br w:type="page"/>
      </w:r>
    </w:p>
    <w:p w14:paraId="4CC32C70" w14:textId="77777777" w:rsidR="00897AE3" w:rsidRPr="00897AE3" w:rsidRDefault="00897AE3" w:rsidP="00897AE3">
      <w:r w:rsidRPr="00897AE3">
        <w:lastRenderedPageBreak/>
        <w:t>Figure S1: Summary of Kappa statistics (multiplied by 100) for the 6 blood pressure sampling variations with highest overall Kappa statistics among those that measured time in hours since midnight. Panels on the diagonal (white background) show the Kappa statistic values for participants in the JHS (lower left) and CARDIA study (upper right). Panels on the off-diagonal show bootstrapped differences between the Kappa statistics presented on the corresponding diagonal tiles; differences between the JHS Kappa statistics are shown below the diagonal while differences between the CARDIA Kappa statistics are shown above the diagonal.</w:t>
      </w:r>
    </w:p>
    <w:p w14:paraId="768C9E39" w14:textId="77777777" w:rsidR="00897AE3" w:rsidRPr="00897AE3" w:rsidRDefault="00897AE3" w:rsidP="00897AE3">
      <w:r w:rsidRPr="00897AE3">
        <w:rPr>
          <w:noProof/>
        </w:rPr>
        <w:lastRenderedPageBreak/>
        <w:drawing>
          <wp:inline distT="0" distB="0" distL="0" distR="0" wp14:anchorId="345493C5" wp14:editId="2BB5B16D">
            <wp:extent cx="6492240" cy="5486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7"/>
                    <a:srcRect/>
                    <a:stretch>
                      <a:fillRect/>
                    </a:stretch>
                  </pic:blipFill>
                  <pic:spPr bwMode="auto">
                    <a:xfrm>
                      <a:off x="0" y="0"/>
                      <a:ext cx="90170" cy="76200"/>
                    </a:xfrm>
                    <a:prstGeom prst="rect">
                      <a:avLst/>
                    </a:prstGeom>
                    <a:noFill/>
                  </pic:spPr>
                </pic:pic>
              </a:graphicData>
            </a:graphic>
          </wp:inline>
        </w:drawing>
      </w:r>
    </w:p>
    <w:p w14:paraId="0B9EF33C" w14:textId="77777777" w:rsidR="00897AE3" w:rsidRPr="00897AE3" w:rsidRDefault="00897AE3" w:rsidP="00897AE3">
      <w:r w:rsidRPr="00897AE3">
        <w:t>Confidence intervals were estimated using bootstrap resampling with bias correction and acceleration. Each interval was based on the aggregate of 10,000 bootstrap replicates.</w:t>
      </w:r>
    </w:p>
    <w:p w14:paraId="6BE60874" w14:textId="77777777" w:rsidR="00897AE3" w:rsidRPr="00897AE3" w:rsidRDefault="00897AE3" w:rsidP="00897AE3">
      <w:r w:rsidRPr="00897AE3">
        <w:br w:type="page"/>
      </w:r>
    </w:p>
    <w:p w14:paraId="4B63E5E4" w14:textId="4F11E7DD" w:rsidR="00631BF7" w:rsidRDefault="00631BF7" w:rsidP="006872DD">
      <w:pPr>
        <w:pStyle w:val="Bibliography"/>
      </w:pPr>
    </w:p>
    <w:sectPr w:rsidR="00631BF7" w:rsidSect="006872DD">
      <w:footerReference w:type="default" r:id="rId18"/>
      <w:type w:val="continuous"/>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22A1D2" w14:textId="77777777" w:rsidR="00356BF4" w:rsidRDefault="00356BF4" w:rsidP="00E17565">
      <w:pPr>
        <w:spacing w:after="0" w:line="240" w:lineRule="auto"/>
      </w:pPr>
      <w:r>
        <w:separator/>
      </w:r>
    </w:p>
  </w:endnote>
  <w:endnote w:type="continuationSeparator" w:id="0">
    <w:p w14:paraId="2B4789EA" w14:textId="77777777" w:rsidR="00356BF4" w:rsidRDefault="00356BF4"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746479A9" w14:textId="72C3827D" w:rsidR="00897AE3" w:rsidRDefault="00897AE3">
        <w:pPr>
          <w:pStyle w:val="Footer"/>
        </w:pPr>
        <w:r>
          <w:fldChar w:fldCharType="begin"/>
        </w:r>
        <w:r>
          <w:instrText xml:space="preserve"> PAGE   \* MERGEFORMAT </w:instrText>
        </w:r>
        <w:r>
          <w:fldChar w:fldCharType="separate"/>
        </w:r>
        <w:r w:rsidR="004A3312">
          <w:rPr>
            <w:noProof/>
          </w:rPr>
          <w:t>12</w:t>
        </w:r>
        <w:r>
          <w:rPr>
            <w:noProof/>
          </w:rPr>
          <w:fldChar w:fldCharType="end"/>
        </w:r>
      </w:p>
    </w:sdtContent>
  </w:sdt>
  <w:p w14:paraId="4D9C4B25" w14:textId="77777777" w:rsidR="00897AE3" w:rsidRDefault="00897AE3">
    <w:pPr>
      <w:pStyle w:val="Footer"/>
    </w:pPr>
  </w:p>
  <w:p w14:paraId="7FFBA2EE" w14:textId="77777777" w:rsidR="00897AE3" w:rsidRDefault="00897AE3"/>
  <w:p w14:paraId="73A67227" w14:textId="77777777" w:rsidR="00897AE3" w:rsidRDefault="00897AE3"/>
  <w:p w14:paraId="53763F5F" w14:textId="77777777" w:rsidR="00897AE3" w:rsidRDefault="00897AE3"/>
  <w:p w14:paraId="7A6A0D6E" w14:textId="77777777" w:rsidR="00897AE3" w:rsidRDefault="00897AE3"/>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6072208"/>
      <w:docPartObj>
        <w:docPartGallery w:val="Page Numbers (Bottom of Page)"/>
        <w:docPartUnique/>
      </w:docPartObj>
    </w:sdtPr>
    <w:sdtEndPr>
      <w:rPr>
        <w:noProof/>
      </w:rPr>
    </w:sdtEndPr>
    <w:sdtContent>
      <w:p w14:paraId="6DFDA162" w14:textId="11C8077B" w:rsidR="00897AE3" w:rsidRDefault="00897AE3">
        <w:pPr>
          <w:pStyle w:val="Footer"/>
        </w:pPr>
        <w:r>
          <w:fldChar w:fldCharType="begin"/>
        </w:r>
        <w:r>
          <w:instrText xml:space="preserve"> PAGE   \* MERGEFORMAT </w:instrText>
        </w:r>
        <w:r>
          <w:fldChar w:fldCharType="separate"/>
        </w:r>
        <w:r w:rsidR="004A3312">
          <w:rPr>
            <w:noProof/>
          </w:rPr>
          <w:t>21</w:t>
        </w:r>
        <w:r>
          <w:rPr>
            <w:noProof/>
          </w:rPr>
          <w:fldChar w:fldCharType="end"/>
        </w:r>
      </w:p>
    </w:sdtContent>
  </w:sdt>
  <w:p w14:paraId="36252071" w14:textId="77777777" w:rsidR="00897AE3" w:rsidRDefault="00897AE3">
    <w:pPr>
      <w:pStyle w:val="Footer"/>
    </w:pPr>
  </w:p>
  <w:p w14:paraId="495A61FF" w14:textId="77777777" w:rsidR="00897AE3" w:rsidRDefault="00897AE3"/>
  <w:p w14:paraId="2B6E5066" w14:textId="77777777" w:rsidR="00897AE3" w:rsidRDefault="00897AE3"/>
  <w:p w14:paraId="420F2DF3" w14:textId="77777777" w:rsidR="00897AE3" w:rsidRDefault="00897AE3"/>
  <w:p w14:paraId="5B629566" w14:textId="77777777" w:rsidR="00897AE3" w:rsidRDefault="00897AE3"/>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7950720"/>
      <w:docPartObj>
        <w:docPartGallery w:val="Page Numbers (Bottom of Page)"/>
        <w:docPartUnique/>
      </w:docPartObj>
    </w:sdtPr>
    <w:sdtEndPr>
      <w:rPr>
        <w:noProof/>
      </w:rPr>
    </w:sdtEndPr>
    <w:sdtContent>
      <w:p w14:paraId="554E74B0" w14:textId="3AA430BA" w:rsidR="00897AE3" w:rsidRDefault="00897AE3">
        <w:pPr>
          <w:pStyle w:val="Footer"/>
        </w:pPr>
        <w:r>
          <w:fldChar w:fldCharType="begin"/>
        </w:r>
        <w:r>
          <w:instrText xml:space="preserve"> PAGE   \* MERGEFORMAT </w:instrText>
        </w:r>
        <w:r>
          <w:fldChar w:fldCharType="separate"/>
        </w:r>
        <w:r w:rsidR="004A3312">
          <w:rPr>
            <w:noProof/>
          </w:rPr>
          <w:t>25</w:t>
        </w:r>
        <w:r>
          <w:rPr>
            <w:noProof/>
          </w:rPr>
          <w:fldChar w:fldCharType="end"/>
        </w:r>
      </w:p>
    </w:sdtContent>
  </w:sdt>
  <w:p w14:paraId="3DDF7874" w14:textId="77777777" w:rsidR="00897AE3" w:rsidRDefault="00897AE3">
    <w:pPr>
      <w:pStyle w:val="Footer"/>
    </w:pPr>
  </w:p>
  <w:p w14:paraId="411CBEED" w14:textId="77777777" w:rsidR="00897AE3" w:rsidRDefault="00897AE3"/>
  <w:p w14:paraId="06D55A33" w14:textId="77777777" w:rsidR="00897AE3" w:rsidRDefault="00897AE3"/>
  <w:p w14:paraId="41F210AC" w14:textId="77777777" w:rsidR="00897AE3" w:rsidRDefault="00897AE3"/>
  <w:p w14:paraId="7E766E86" w14:textId="77777777" w:rsidR="00897AE3" w:rsidRDefault="00897AE3"/>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9869994"/>
      <w:docPartObj>
        <w:docPartGallery w:val="Page Numbers (Bottom of Page)"/>
        <w:docPartUnique/>
      </w:docPartObj>
    </w:sdtPr>
    <w:sdtEndPr>
      <w:rPr>
        <w:noProof/>
      </w:rPr>
    </w:sdtEndPr>
    <w:sdtContent>
      <w:p w14:paraId="281317D1" w14:textId="670368F1" w:rsidR="00897AE3" w:rsidRDefault="00897AE3">
        <w:pPr>
          <w:pStyle w:val="Footer"/>
        </w:pPr>
        <w:r>
          <w:fldChar w:fldCharType="begin"/>
        </w:r>
        <w:r>
          <w:instrText xml:space="preserve"> PAGE   \* MERGEFORMAT </w:instrText>
        </w:r>
        <w:r>
          <w:fldChar w:fldCharType="separate"/>
        </w:r>
        <w:r w:rsidR="004A3312">
          <w:rPr>
            <w:noProof/>
          </w:rPr>
          <w:t>29</w:t>
        </w:r>
        <w:r>
          <w:rPr>
            <w:noProof/>
          </w:rPr>
          <w:fldChar w:fldCharType="end"/>
        </w:r>
      </w:p>
    </w:sdtContent>
  </w:sdt>
  <w:p w14:paraId="7F858018" w14:textId="77777777" w:rsidR="00897AE3" w:rsidRDefault="00897AE3">
    <w:pPr>
      <w:pStyle w:val="Footer"/>
    </w:pPr>
  </w:p>
  <w:p w14:paraId="3F900A63" w14:textId="77777777" w:rsidR="00897AE3" w:rsidRDefault="00897AE3"/>
  <w:p w14:paraId="13EB4093" w14:textId="77777777" w:rsidR="00897AE3" w:rsidRDefault="00897AE3"/>
  <w:p w14:paraId="4318FB41" w14:textId="77777777" w:rsidR="00897AE3" w:rsidRDefault="00897AE3"/>
  <w:p w14:paraId="306BBAC4" w14:textId="77777777" w:rsidR="00897AE3" w:rsidRDefault="00897AE3"/>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9333905"/>
      <w:docPartObj>
        <w:docPartGallery w:val="Page Numbers (Bottom of Page)"/>
        <w:docPartUnique/>
      </w:docPartObj>
    </w:sdtPr>
    <w:sdtEndPr>
      <w:rPr>
        <w:noProof/>
      </w:rPr>
    </w:sdtEndPr>
    <w:sdtContent>
      <w:p w14:paraId="0D9A7B03" w14:textId="04DDCC81" w:rsidR="00897AE3" w:rsidRDefault="00897AE3">
        <w:pPr>
          <w:pStyle w:val="Footer"/>
        </w:pPr>
        <w:r>
          <w:fldChar w:fldCharType="begin"/>
        </w:r>
        <w:r>
          <w:instrText xml:space="preserve"> PAGE   \* MERGEFORMAT </w:instrText>
        </w:r>
        <w:r>
          <w:fldChar w:fldCharType="separate"/>
        </w:r>
        <w:r w:rsidR="004A3312">
          <w:rPr>
            <w:noProof/>
          </w:rPr>
          <w:t>30</w:t>
        </w:r>
        <w:r>
          <w:rPr>
            <w:noProof/>
          </w:rPr>
          <w:fldChar w:fldCharType="end"/>
        </w:r>
      </w:p>
    </w:sdtContent>
  </w:sdt>
  <w:p w14:paraId="7A6DDC3B" w14:textId="77777777" w:rsidR="00897AE3" w:rsidRDefault="00897AE3">
    <w:pPr>
      <w:pStyle w:val="Footer"/>
    </w:pPr>
  </w:p>
  <w:p w14:paraId="63A6C1D6" w14:textId="77777777" w:rsidR="00897AE3" w:rsidRDefault="00897AE3"/>
  <w:p w14:paraId="0F671912" w14:textId="77777777" w:rsidR="00897AE3" w:rsidRDefault="00897AE3"/>
  <w:p w14:paraId="0139715A" w14:textId="77777777" w:rsidR="00897AE3" w:rsidRDefault="00897AE3"/>
  <w:p w14:paraId="13BE4AD0" w14:textId="77777777" w:rsidR="00897AE3" w:rsidRDefault="00897AE3"/>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6977986"/>
      <w:docPartObj>
        <w:docPartGallery w:val="Page Numbers (Bottom of Page)"/>
        <w:docPartUnique/>
      </w:docPartObj>
    </w:sdtPr>
    <w:sdtEndPr>
      <w:rPr>
        <w:noProof/>
      </w:rPr>
    </w:sdtEndPr>
    <w:sdtContent>
      <w:p w14:paraId="2F3F6406" w14:textId="013F8187" w:rsidR="00897AE3" w:rsidRDefault="00897AE3">
        <w:pPr>
          <w:pStyle w:val="Footer"/>
        </w:pPr>
        <w:r>
          <w:fldChar w:fldCharType="begin"/>
        </w:r>
        <w:r>
          <w:instrText xml:space="preserve"> PAGE   \* MERGEFORMAT </w:instrText>
        </w:r>
        <w:r>
          <w:fldChar w:fldCharType="separate"/>
        </w:r>
        <w:r w:rsidR="004A3312">
          <w:rPr>
            <w:noProof/>
          </w:rPr>
          <w:t>32</w:t>
        </w:r>
        <w:r>
          <w:rPr>
            <w:noProof/>
          </w:rPr>
          <w:fldChar w:fldCharType="end"/>
        </w:r>
      </w:p>
    </w:sdtContent>
  </w:sdt>
  <w:p w14:paraId="2DED0E83" w14:textId="77777777" w:rsidR="00897AE3" w:rsidRDefault="00897AE3">
    <w:pPr>
      <w:pStyle w:val="Footer"/>
    </w:pPr>
  </w:p>
  <w:p w14:paraId="7A528EFE" w14:textId="77777777" w:rsidR="00897AE3" w:rsidRDefault="00897AE3"/>
  <w:p w14:paraId="4C448ED6" w14:textId="77777777" w:rsidR="00897AE3" w:rsidRDefault="00897AE3"/>
  <w:p w14:paraId="7D2880D4" w14:textId="77777777" w:rsidR="00897AE3" w:rsidRDefault="00897AE3"/>
  <w:p w14:paraId="15E34419" w14:textId="77777777" w:rsidR="00897AE3" w:rsidRDefault="00897AE3"/>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700120"/>
      <w:docPartObj>
        <w:docPartGallery w:val="Page Numbers (Bottom of Page)"/>
        <w:docPartUnique/>
      </w:docPartObj>
    </w:sdtPr>
    <w:sdtEndPr>
      <w:rPr>
        <w:noProof/>
      </w:rPr>
    </w:sdtEndPr>
    <w:sdtContent>
      <w:p w14:paraId="4BD6E35E" w14:textId="1631B77A" w:rsidR="009175D7" w:rsidRDefault="009175D7">
        <w:pPr>
          <w:pStyle w:val="Footer"/>
        </w:pPr>
        <w:r>
          <w:fldChar w:fldCharType="begin"/>
        </w:r>
        <w:r>
          <w:instrText xml:space="preserve"> PAGE   \* MERGEFORMAT </w:instrText>
        </w:r>
        <w:r>
          <w:fldChar w:fldCharType="separate"/>
        </w:r>
        <w:r w:rsidR="004A3312">
          <w:rPr>
            <w:noProof/>
          </w:rPr>
          <w:t>46</w:t>
        </w:r>
        <w:r>
          <w:rPr>
            <w:noProof/>
          </w:rPr>
          <w:fldChar w:fldCharType="end"/>
        </w:r>
      </w:p>
    </w:sdtContent>
  </w:sdt>
  <w:p w14:paraId="0DDD5C93" w14:textId="77777777" w:rsidR="009175D7" w:rsidRDefault="009175D7">
    <w:pPr>
      <w:pStyle w:val="Footer"/>
    </w:pPr>
  </w:p>
  <w:p w14:paraId="00353B90" w14:textId="77777777" w:rsidR="009175D7" w:rsidRDefault="009175D7"/>
  <w:p w14:paraId="153AB3B8" w14:textId="77777777" w:rsidR="009175D7" w:rsidRDefault="009175D7"/>
  <w:p w14:paraId="080D5A5D" w14:textId="77777777" w:rsidR="009175D7" w:rsidRDefault="009175D7"/>
  <w:p w14:paraId="03504C54" w14:textId="77777777" w:rsidR="009175D7" w:rsidRDefault="009175D7"/>
  <w:p w14:paraId="285904FC" w14:textId="77777777" w:rsidR="0023004C" w:rsidRDefault="0023004C"/>
  <w:p w14:paraId="5CD05D92" w14:textId="77777777" w:rsidR="0023004C" w:rsidRDefault="0023004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B4A8A3" w14:textId="77777777" w:rsidR="00356BF4" w:rsidRDefault="00356BF4" w:rsidP="00E17565">
      <w:pPr>
        <w:spacing w:after="0" w:line="240" w:lineRule="auto"/>
      </w:pPr>
      <w:r>
        <w:separator/>
      </w:r>
    </w:p>
  </w:footnote>
  <w:footnote w:type="continuationSeparator" w:id="0">
    <w:p w14:paraId="619ED6C6" w14:textId="77777777" w:rsidR="00356BF4" w:rsidRDefault="00356BF4"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B5692"/>
    <w:rsid w:val="000C2752"/>
    <w:rsid w:val="000C2862"/>
    <w:rsid w:val="000D573A"/>
    <w:rsid w:val="000D7F0E"/>
    <w:rsid w:val="000E0D29"/>
    <w:rsid w:val="000E45DD"/>
    <w:rsid w:val="000E5A0F"/>
    <w:rsid w:val="00104322"/>
    <w:rsid w:val="00105DF4"/>
    <w:rsid w:val="001061E1"/>
    <w:rsid w:val="00121CF8"/>
    <w:rsid w:val="00132AFC"/>
    <w:rsid w:val="0013339F"/>
    <w:rsid w:val="00143373"/>
    <w:rsid w:val="00146AEE"/>
    <w:rsid w:val="0016619D"/>
    <w:rsid w:val="00183405"/>
    <w:rsid w:val="00183A02"/>
    <w:rsid w:val="00190215"/>
    <w:rsid w:val="001A24EC"/>
    <w:rsid w:val="001A732E"/>
    <w:rsid w:val="001B3ACD"/>
    <w:rsid w:val="001E1D5D"/>
    <w:rsid w:val="001E5BE4"/>
    <w:rsid w:val="001E762D"/>
    <w:rsid w:val="001F14A8"/>
    <w:rsid w:val="001F298F"/>
    <w:rsid w:val="001F2E06"/>
    <w:rsid w:val="0023004C"/>
    <w:rsid w:val="00243FD8"/>
    <w:rsid w:val="00272C34"/>
    <w:rsid w:val="00285655"/>
    <w:rsid w:val="002A3210"/>
    <w:rsid w:val="002B14F7"/>
    <w:rsid w:val="002B2990"/>
    <w:rsid w:val="002C1216"/>
    <w:rsid w:val="002D7BEA"/>
    <w:rsid w:val="002E27A3"/>
    <w:rsid w:val="002E2C0D"/>
    <w:rsid w:val="002E4298"/>
    <w:rsid w:val="002E5EED"/>
    <w:rsid w:val="002F4854"/>
    <w:rsid w:val="00311EF4"/>
    <w:rsid w:val="00324749"/>
    <w:rsid w:val="00341183"/>
    <w:rsid w:val="00355B4F"/>
    <w:rsid w:val="00356BF4"/>
    <w:rsid w:val="003605E5"/>
    <w:rsid w:val="003619DB"/>
    <w:rsid w:val="00367A3D"/>
    <w:rsid w:val="00386498"/>
    <w:rsid w:val="003B1E89"/>
    <w:rsid w:val="003B37FE"/>
    <w:rsid w:val="003B60EB"/>
    <w:rsid w:val="003F3E7B"/>
    <w:rsid w:val="003F3EF9"/>
    <w:rsid w:val="004002C5"/>
    <w:rsid w:val="00424CBD"/>
    <w:rsid w:val="004406A9"/>
    <w:rsid w:val="00442495"/>
    <w:rsid w:val="00466032"/>
    <w:rsid w:val="0047517C"/>
    <w:rsid w:val="004753ED"/>
    <w:rsid w:val="004827E7"/>
    <w:rsid w:val="0048783C"/>
    <w:rsid w:val="00496D2F"/>
    <w:rsid w:val="004A3312"/>
    <w:rsid w:val="004A6063"/>
    <w:rsid w:val="004E0A1E"/>
    <w:rsid w:val="004F7699"/>
    <w:rsid w:val="0053154F"/>
    <w:rsid w:val="00534883"/>
    <w:rsid w:val="00536CBE"/>
    <w:rsid w:val="00542D64"/>
    <w:rsid w:val="00562D56"/>
    <w:rsid w:val="00573D48"/>
    <w:rsid w:val="00584387"/>
    <w:rsid w:val="005A3E42"/>
    <w:rsid w:val="005A4F38"/>
    <w:rsid w:val="005B0005"/>
    <w:rsid w:val="005B1E84"/>
    <w:rsid w:val="005B420C"/>
    <w:rsid w:val="005C07AC"/>
    <w:rsid w:val="005C2D1C"/>
    <w:rsid w:val="005D3354"/>
    <w:rsid w:val="005E585F"/>
    <w:rsid w:val="005F60D0"/>
    <w:rsid w:val="005F7739"/>
    <w:rsid w:val="00611F4E"/>
    <w:rsid w:val="00631BF7"/>
    <w:rsid w:val="00651A23"/>
    <w:rsid w:val="00651F86"/>
    <w:rsid w:val="0065273E"/>
    <w:rsid w:val="00654B4A"/>
    <w:rsid w:val="006872DD"/>
    <w:rsid w:val="00691D92"/>
    <w:rsid w:val="006D52E0"/>
    <w:rsid w:val="006E4B2A"/>
    <w:rsid w:val="006F70BC"/>
    <w:rsid w:val="00705D78"/>
    <w:rsid w:val="00735F00"/>
    <w:rsid w:val="00787FE8"/>
    <w:rsid w:val="007920D4"/>
    <w:rsid w:val="007A75DA"/>
    <w:rsid w:val="007B4A22"/>
    <w:rsid w:val="007B51DC"/>
    <w:rsid w:val="007D07BD"/>
    <w:rsid w:val="007E096C"/>
    <w:rsid w:val="008005CD"/>
    <w:rsid w:val="00831763"/>
    <w:rsid w:val="00832B9A"/>
    <w:rsid w:val="0086555F"/>
    <w:rsid w:val="0087434A"/>
    <w:rsid w:val="00894DC5"/>
    <w:rsid w:val="00897AE3"/>
    <w:rsid w:val="008B1DBF"/>
    <w:rsid w:val="008B2440"/>
    <w:rsid w:val="008B46BC"/>
    <w:rsid w:val="008C61E7"/>
    <w:rsid w:val="008C7CE0"/>
    <w:rsid w:val="008D59A4"/>
    <w:rsid w:val="008D76C4"/>
    <w:rsid w:val="008D77BF"/>
    <w:rsid w:val="008E6145"/>
    <w:rsid w:val="008F6A0B"/>
    <w:rsid w:val="00904969"/>
    <w:rsid w:val="00905A55"/>
    <w:rsid w:val="0091415D"/>
    <w:rsid w:val="00914AD0"/>
    <w:rsid w:val="009175D7"/>
    <w:rsid w:val="009312CC"/>
    <w:rsid w:val="009339F1"/>
    <w:rsid w:val="009525F4"/>
    <w:rsid w:val="00956A43"/>
    <w:rsid w:val="009607EA"/>
    <w:rsid w:val="00960C80"/>
    <w:rsid w:val="00971158"/>
    <w:rsid w:val="00977CED"/>
    <w:rsid w:val="00995BD6"/>
    <w:rsid w:val="009A4B85"/>
    <w:rsid w:val="009B2CDB"/>
    <w:rsid w:val="009C0B61"/>
    <w:rsid w:val="009C4D54"/>
    <w:rsid w:val="009C668A"/>
    <w:rsid w:val="009D6781"/>
    <w:rsid w:val="009D7231"/>
    <w:rsid w:val="009E43B1"/>
    <w:rsid w:val="00A0047D"/>
    <w:rsid w:val="00A05465"/>
    <w:rsid w:val="00A05A54"/>
    <w:rsid w:val="00A323BE"/>
    <w:rsid w:val="00A42508"/>
    <w:rsid w:val="00A5001A"/>
    <w:rsid w:val="00A61946"/>
    <w:rsid w:val="00A67C4B"/>
    <w:rsid w:val="00A7101D"/>
    <w:rsid w:val="00A73AC3"/>
    <w:rsid w:val="00A774A3"/>
    <w:rsid w:val="00A80898"/>
    <w:rsid w:val="00A874EF"/>
    <w:rsid w:val="00A93487"/>
    <w:rsid w:val="00AB287A"/>
    <w:rsid w:val="00AC09FA"/>
    <w:rsid w:val="00AE1601"/>
    <w:rsid w:val="00AF0CE7"/>
    <w:rsid w:val="00AF1046"/>
    <w:rsid w:val="00AF6BE4"/>
    <w:rsid w:val="00B02C9C"/>
    <w:rsid w:val="00B05A41"/>
    <w:rsid w:val="00B10270"/>
    <w:rsid w:val="00B151B0"/>
    <w:rsid w:val="00B17B29"/>
    <w:rsid w:val="00B24BC7"/>
    <w:rsid w:val="00B34FA8"/>
    <w:rsid w:val="00B36CEA"/>
    <w:rsid w:val="00B37B24"/>
    <w:rsid w:val="00B4052F"/>
    <w:rsid w:val="00B46DCD"/>
    <w:rsid w:val="00B508C8"/>
    <w:rsid w:val="00B542D7"/>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6C2A"/>
    <w:rsid w:val="00CE7E26"/>
    <w:rsid w:val="00CF00CC"/>
    <w:rsid w:val="00CF0BD0"/>
    <w:rsid w:val="00D115CF"/>
    <w:rsid w:val="00D144AC"/>
    <w:rsid w:val="00D147E7"/>
    <w:rsid w:val="00D26FC4"/>
    <w:rsid w:val="00D321C6"/>
    <w:rsid w:val="00D322ED"/>
    <w:rsid w:val="00D40F98"/>
    <w:rsid w:val="00D4276A"/>
    <w:rsid w:val="00D4477B"/>
    <w:rsid w:val="00D526CF"/>
    <w:rsid w:val="00D62DDE"/>
    <w:rsid w:val="00D70D3C"/>
    <w:rsid w:val="00D7724D"/>
    <w:rsid w:val="00D77E55"/>
    <w:rsid w:val="00D825A3"/>
    <w:rsid w:val="00D85E90"/>
    <w:rsid w:val="00D97E99"/>
    <w:rsid w:val="00DA3C04"/>
    <w:rsid w:val="00DA491C"/>
    <w:rsid w:val="00DA49B9"/>
    <w:rsid w:val="00DC1294"/>
    <w:rsid w:val="00DC13E9"/>
    <w:rsid w:val="00DC16AA"/>
    <w:rsid w:val="00DD130A"/>
    <w:rsid w:val="00DD474E"/>
    <w:rsid w:val="00E02174"/>
    <w:rsid w:val="00E02B52"/>
    <w:rsid w:val="00E05D50"/>
    <w:rsid w:val="00E17565"/>
    <w:rsid w:val="00E2705B"/>
    <w:rsid w:val="00E4113E"/>
    <w:rsid w:val="00E433C0"/>
    <w:rsid w:val="00E515E8"/>
    <w:rsid w:val="00E60899"/>
    <w:rsid w:val="00E6263B"/>
    <w:rsid w:val="00E674DC"/>
    <w:rsid w:val="00E74035"/>
    <w:rsid w:val="00E82771"/>
    <w:rsid w:val="00E8459F"/>
    <w:rsid w:val="00EB0C02"/>
    <w:rsid w:val="00EB1D06"/>
    <w:rsid w:val="00EB792E"/>
    <w:rsid w:val="00EE5818"/>
    <w:rsid w:val="00EF5349"/>
    <w:rsid w:val="00F22231"/>
    <w:rsid w:val="00F3270E"/>
    <w:rsid w:val="00F4542B"/>
    <w:rsid w:val="00F466B4"/>
    <w:rsid w:val="00F4757B"/>
    <w:rsid w:val="00F51AA6"/>
    <w:rsid w:val="00F61143"/>
    <w:rsid w:val="00F62A91"/>
    <w:rsid w:val="00F83623"/>
    <w:rsid w:val="00FB0CE7"/>
    <w:rsid w:val="00FB662F"/>
    <w:rsid w:val="00FB6880"/>
    <w:rsid w:val="00FC0661"/>
    <w:rsid w:val="00FE68B3"/>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1EBCE8"/>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 w:type="numbering" w:customStyle="1" w:styleId="NoList2">
    <w:name w:val="No List2"/>
    <w:next w:val="NoList"/>
    <w:uiPriority w:val="99"/>
    <w:semiHidden/>
    <w:unhideWhenUsed/>
    <w:rsid w:val="00897AE3"/>
  </w:style>
  <w:style w:type="numbering" w:customStyle="1" w:styleId="NoList11">
    <w:name w:val="No List11"/>
    <w:next w:val="NoList"/>
    <w:uiPriority w:val="99"/>
    <w:semiHidden/>
    <w:unhideWhenUsed/>
    <w:rsid w:val="00897A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13" Type="http://schemas.openxmlformats.org/officeDocument/2006/relationships/image" Target="media/image2.emf"/><Relationship Id="rId18" Type="http://schemas.openxmlformats.org/officeDocument/2006/relationships/footer" Target="footer7.xm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EDBFE-E2E7-4F89-A007-B38B0DAEA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6</Pages>
  <Words>12703</Words>
  <Characters>72413</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5</cp:revision>
  <dcterms:created xsi:type="dcterms:W3CDTF">2020-08-14T14:23:00Z</dcterms:created>
  <dcterms:modified xsi:type="dcterms:W3CDTF">2020-08-14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